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7AA4AC70" w:rsidR="00D212BA" w:rsidRPr="00D212BA" w:rsidRDefault="0092318E" w:rsidP="0092318E">
      <w:pPr>
        <w:jc w:val="left"/>
        <w:rPr>
          <w:b/>
          <w:bCs/>
        </w:rPr>
      </w:pPr>
      <w:r w:rsidRPr="0092318E">
        <w:rPr>
          <w:b/>
          <w:bCs/>
        </w:rPr>
        <w:t>FY 2016: Q1</w:t>
      </w:r>
      <w:r>
        <w:rPr>
          <w:b/>
          <w:bCs/>
        </w:rPr>
        <w:t xml:space="preserve"> Report </w:t>
      </w:r>
      <w:r w:rsidR="001F40F4">
        <w:rPr>
          <w:b/>
          <w:bCs/>
        </w:rPr>
        <w:t>(</w:t>
      </w:r>
      <w:r w:rsidR="00A22E8B" w:rsidRPr="00A22E8B">
        <w:rPr>
          <w:b/>
          <w:bCs/>
        </w:rPr>
        <w:t xml:space="preserve">October 1st </w:t>
      </w:r>
      <w:r w:rsidR="00A22E8B">
        <w:rPr>
          <w:b/>
          <w:bCs/>
        </w:rPr>
        <w:t>– December 31</w:t>
      </w:r>
      <w:r w:rsidR="00C80758">
        <w:rPr>
          <w:b/>
          <w:bCs/>
        </w:rPr>
        <w:t>, 2015</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66CBE3"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252F83">
        <w:t xml:space="preserve">Simone </w:t>
      </w:r>
      <w:proofErr w:type="spellStart"/>
      <w:r w:rsidR="00252F83">
        <w:t>Raugel</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w:t>
      </w:r>
      <w:r w:rsidR="006D7977">
        <w:t>an appropriate</w:t>
      </w:r>
      <w:r w:rsidRPr="00D212BA">
        <w:t xml:space="preserv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4DD436A3" w14:textId="77777777" w:rsidR="00031B04" w:rsidRDefault="002B76DB" w:rsidP="00D431CC">
      <w:r w:rsidRPr="002B76DB">
        <w:rPr>
          <w:b/>
        </w:rPr>
        <w:t>Aim 1:</w:t>
      </w:r>
      <w:r>
        <w:t xml:space="preserve"> </w:t>
      </w:r>
      <w:r w:rsidR="009A078D" w:rsidRPr="00C727D2">
        <w:t>With respect to Aim 1,</w:t>
      </w:r>
      <w:r w:rsidR="00E65B7E">
        <w:t xml:space="preserve"> </w:t>
      </w:r>
      <w:r w:rsidR="008D7E7F">
        <w:t xml:space="preserve">we have obtained </w:t>
      </w:r>
      <w:r w:rsidR="00031B04">
        <w:t xml:space="preserve">much higher levels of </w:t>
      </w:r>
      <w:r w:rsidR="008D7E7F">
        <w:t xml:space="preserve">expression of </w:t>
      </w:r>
      <w:r w:rsidR="008D7E7F" w:rsidRPr="00A171E3">
        <w:t xml:space="preserve">the </w:t>
      </w:r>
      <w:proofErr w:type="spellStart"/>
      <w:r w:rsidR="008D7E7F" w:rsidRPr="00A171E3">
        <w:rPr>
          <w:i/>
        </w:rPr>
        <w:t>Methanosarcina</w:t>
      </w:r>
      <w:proofErr w:type="spellEnd"/>
      <w:r w:rsidR="008D7E7F" w:rsidRPr="00A171E3">
        <w:rPr>
          <w:i/>
        </w:rPr>
        <w:t xml:space="preserve"> </w:t>
      </w:r>
      <w:proofErr w:type="spellStart"/>
      <w:r w:rsidR="008D7E7F" w:rsidRPr="00A171E3">
        <w:rPr>
          <w:i/>
        </w:rPr>
        <w:t>acetivorans</w:t>
      </w:r>
      <w:proofErr w:type="spellEnd"/>
      <w:r w:rsidR="008D7E7F">
        <w:t xml:space="preserve"> </w:t>
      </w:r>
      <w:r w:rsidR="00031B04" w:rsidRPr="00031B04">
        <w:t>methanol methyltransferase</w:t>
      </w:r>
      <w:r w:rsidR="008D7E7F">
        <w:t xml:space="preserve"> </w:t>
      </w:r>
      <w:r w:rsidR="00031B04">
        <w:t>(</w:t>
      </w:r>
      <w:proofErr w:type="spellStart"/>
      <w:r w:rsidR="00031B04">
        <w:t>MeTr</w:t>
      </w:r>
      <w:proofErr w:type="spellEnd"/>
      <w:r w:rsidR="00031B04">
        <w:t xml:space="preserve">) than in the past. </w:t>
      </w:r>
      <w:r w:rsidR="008D7E7F">
        <w:t xml:space="preserve">Experiments with the </w:t>
      </w:r>
      <w:proofErr w:type="spellStart"/>
      <w:r w:rsidR="008D7E7F" w:rsidRPr="00A171E3">
        <w:rPr>
          <w:i/>
        </w:rPr>
        <w:t>Methanosphaera</w:t>
      </w:r>
      <w:proofErr w:type="spellEnd"/>
      <w:r w:rsidR="008D7E7F" w:rsidRPr="00A171E3">
        <w:rPr>
          <w:i/>
        </w:rPr>
        <w:t xml:space="preserve"> </w:t>
      </w:r>
      <w:proofErr w:type="spellStart"/>
      <w:r w:rsidR="008D7E7F" w:rsidRPr="00A171E3">
        <w:rPr>
          <w:i/>
        </w:rPr>
        <w:t>stadtmanae</w:t>
      </w:r>
      <w:proofErr w:type="spellEnd"/>
      <w:r w:rsidR="008D7E7F">
        <w:t xml:space="preserve"> protein have not been successful and we plan to concentrate our efforts on th</w:t>
      </w:r>
      <w:r w:rsidR="00031B04">
        <w:t>e</w:t>
      </w:r>
      <w:r w:rsidR="008D7E7F" w:rsidRPr="00A171E3">
        <w:t xml:space="preserve"> </w:t>
      </w:r>
      <w:proofErr w:type="spellStart"/>
      <w:r w:rsidR="008D7E7F" w:rsidRPr="00A171E3">
        <w:rPr>
          <w:i/>
        </w:rPr>
        <w:t>Methanosarcina</w:t>
      </w:r>
      <w:proofErr w:type="spellEnd"/>
      <w:r w:rsidR="008D7E7F" w:rsidRPr="00A171E3">
        <w:rPr>
          <w:i/>
        </w:rPr>
        <w:t xml:space="preserve"> </w:t>
      </w:r>
      <w:proofErr w:type="spellStart"/>
      <w:r w:rsidR="008D7E7F" w:rsidRPr="00A171E3">
        <w:rPr>
          <w:i/>
        </w:rPr>
        <w:t>acetivorans</w:t>
      </w:r>
      <w:proofErr w:type="spellEnd"/>
      <w:r w:rsidR="008D7E7F">
        <w:t xml:space="preserve"> protein.</w:t>
      </w:r>
      <w:r w:rsidR="00031B04">
        <w:t xml:space="preserve"> We should now have sufficient levels of expression that the Ragsdale lab can determine the activity and cobalamin incorporation.  </w:t>
      </w:r>
    </w:p>
    <w:p w14:paraId="486E6E1C" w14:textId="5E14510E" w:rsidR="006E6A0F" w:rsidRDefault="00031B04" w:rsidP="00375D11">
      <w:r>
        <w:t>We have</w:t>
      </w:r>
      <w:r w:rsidR="00E65B7E">
        <w:t xml:space="preserve"> successful</w:t>
      </w:r>
      <w:r>
        <w:t>ly</w:t>
      </w:r>
      <w:r w:rsidR="00E65B7E" w:rsidRPr="00E65B7E">
        <w:t xml:space="preserve"> clon</w:t>
      </w:r>
      <w:r>
        <w:t>ed</w:t>
      </w:r>
      <w:r w:rsidR="00E65B7E" w:rsidRPr="00E65B7E">
        <w:t xml:space="preserve"> and express</w:t>
      </w:r>
      <w:r>
        <w:t>ed</w:t>
      </w:r>
      <w:r w:rsidR="00E65B7E">
        <w:t xml:space="preserve"> </w:t>
      </w:r>
      <w:r w:rsidR="00D431CC" w:rsidRPr="00E65B7E">
        <w:t>a His-tagged version of the</w:t>
      </w:r>
      <w:r>
        <w:t xml:space="preserve"> homologous</w:t>
      </w:r>
      <w:r w:rsidR="00D431CC" w:rsidRPr="00E65B7E">
        <w:t xml:space="preserve"> </w:t>
      </w:r>
      <w:r w:rsidR="00D431CC" w:rsidRPr="00E65B7E">
        <w:rPr>
          <w:i/>
        </w:rPr>
        <w:t>M. maripaludis</w:t>
      </w:r>
      <w:r w:rsidR="00D431CC">
        <w:t xml:space="preserve"> MCR at levels that exceed our </w:t>
      </w:r>
      <w:r w:rsidR="00D431CC" w:rsidRPr="00E65B7E">
        <w:t xml:space="preserve">milestone goal of 0.1 mg </w:t>
      </w:r>
      <w:r w:rsidR="00D431CC" w:rsidRPr="00E65B7E">
        <w:rPr>
          <w:bCs/>
        </w:rPr>
        <w:t xml:space="preserve">protein/g cell </w:t>
      </w:r>
      <w:proofErr w:type="spellStart"/>
      <w:r w:rsidR="00D431CC" w:rsidRPr="00E65B7E">
        <w:rPr>
          <w:bCs/>
        </w:rPr>
        <w:t>dw</w:t>
      </w:r>
      <w:proofErr w:type="spellEnd"/>
      <w:r w:rsidR="00D431CC">
        <w:rPr>
          <w:bCs/>
        </w:rPr>
        <w:t xml:space="preserve">. We also </w:t>
      </w:r>
      <w:r>
        <w:rPr>
          <w:bCs/>
        </w:rPr>
        <w:t>have</w:t>
      </w:r>
      <w:r w:rsidR="00D431CC">
        <w:rPr>
          <w:bCs/>
        </w:rPr>
        <w:t xml:space="preserve"> </w:t>
      </w:r>
      <w:r w:rsidR="00D431CC">
        <w:t>successful</w:t>
      </w:r>
      <w:r>
        <w:t>ly</w:t>
      </w:r>
      <w:r w:rsidR="00D431CC" w:rsidRPr="00E65B7E">
        <w:t xml:space="preserve"> clon</w:t>
      </w:r>
      <w:r>
        <w:t>ed</w:t>
      </w:r>
      <w:r w:rsidR="00D431CC" w:rsidRPr="00E65B7E">
        <w:t xml:space="preserve"> and express</w:t>
      </w:r>
      <w:r>
        <w:t>ed</w:t>
      </w:r>
      <w:r w:rsidR="00D431CC">
        <w:t xml:space="preserve"> </w:t>
      </w:r>
      <w:r w:rsidR="00E65B7E" w:rsidRPr="00E65B7E">
        <w:t xml:space="preserve">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M. maripaludis</w:t>
      </w:r>
      <w:r w:rsidR="00D431CC">
        <w:t>, with</w:t>
      </w:r>
      <w:r w:rsidR="00E65B7E" w:rsidRPr="00E65B7E">
        <w:t xml:space="preserve"> the three subunits of the </w:t>
      </w:r>
      <w:r w:rsidR="00E65B7E">
        <w:t xml:space="preserve">targeted </w:t>
      </w:r>
      <w:r w:rsidR="00E65B7E" w:rsidRPr="00E65B7E">
        <w:t>enzyme</w:t>
      </w:r>
      <w:r w:rsidR="00E65B7E">
        <w:t>s</w:t>
      </w:r>
      <w:r w:rsidR="00E65B7E" w:rsidRPr="00E65B7E">
        <w:t xml:space="preserve"> </w:t>
      </w:r>
      <w:r w:rsidR="00D431CC">
        <w:t>and F430 cofactor being</w:t>
      </w:r>
      <w:r w:rsidR="00D431CC" w:rsidRPr="00E65B7E">
        <w:t xml:space="preserve"> </w:t>
      </w:r>
      <w:r w:rsidR="00E65B7E" w:rsidRPr="00E65B7E">
        <w:t xml:space="preserve">present.  </w:t>
      </w:r>
      <w:r w:rsidR="00D431CC">
        <w:t xml:space="preserve">However, </w:t>
      </w:r>
      <w:r w:rsidR="00876C2D">
        <w:t xml:space="preserve">the </w:t>
      </w:r>
      <w:r w:rsidR="00D431CC">
        <w:t xml:space="preserve">expression </w:t>
      </w:r>
      <w:r w:rsidR="00876C2D">
        <w:t xml:space="preserve">levels of </w:t>
      </w:r>
      <w:r w:rsidR="00D431CC">
        <w:t xml:space="preserve">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s are lower than our target levels and do not complement the native enzyme</w:t>
      </w:r>
      <w:r w:rsidR="00D431CC">
        <w:t xml:space="preserve">. </w:t>
      </w:r>
      <w:r w:rsidR="00375D11">
        <w:t xml:space="preserve">We have determined that </w:t>
      </w:r>
      <w:r w:rsidR="006E6A0F">
        <w:t xml:space="preserve">the </w:t>
      </w:r>
      <w:r w:rsidR="00752AE0" w:rsidRPr="00752AE0">
        <w:t xml:space="preserve">mRNA </w:t>
      </w:r>
      <w:r w:rsidR="006E6A0F">
        <w:t>levels of the</w:t>
      </w:r>
      <w:r w:rsidR="00375D11">
        <w:t>se</w:t>
      </w:r>
      <w:r w:rsidR="006E6A0F">
        <w:t xml:space="preserve"> </w:t>
      </w:r>
      <w:proofErr w:type="spellStart"/>
      <w:r w:rsidR="006E6A0F">
        <w:t>heterologously</w:t>
      </w:r>
      <w:proofErr w:type="spellEnd"/>
      <w:r w:rsidR="006E6A0F">
        <w:t xml:space="preserve"> expressed </w:t>
      </w:r>
      <w:r w:rsidR="00375D11">
        <w:t>proteins are</w:t>
      </w:r>
      <w:r w:rsidR="006E6A0F">
        <w:t xml:space="preserve"> low; therefore, w</w:t>
      </w:r>
      <w:r w:rsidR="00752AE0" w:rsidRPr="00752AE0">
        <w:t xml:space="preserve">e </w:t>
      </w:r>
      <w:r w:rsidR="00375D11">
        <w:t xml:space="preserve">have </w:t>
      </w:r>
      <w:r w:rsidR="00752AE0" w:rsidRPr="00752AE0">
        <w:t>cloned and introduced new construct</w:t>
      </w:r>
      <w:r w:rsidR="004F354B">
        <w:t>s</w:t>
      </w:r>
      <w:r w:rsidR="00752AE0" w:rsidRPr="00752AE0">
        <w:t xml:space="preserve"> </w:t>
      </w:r>
      <w:r w:rsidR="006E6A0F">
        <w:t xml:space="preserve">with several important features that </w:t>
      </w:r>
      <w:r w:rsidR="004F354B">
        <w:t xml:space="preserve">should </w:t>
      </w:r>
      <w:r w:rsidR="006E6A0F">
        <w:t>significantly enhance the expression levels</w:t>
      </w:r>
      <w:r w:rsidR="00752AE0" w:rsidRPr="00752AE0">
        <w:t xml:space="preserve">.  </w:t>
      </w:r>
    </w:p>
    <w:p w14:paraId="54D038E9" w14:textId="77777777" w:rsidR="00131C28" w:rsidRDefault="00131C28" w:rsidP="00052029">
      <w:pPr>
        <w:ind w:firstLine="0"/>
      </w:pPr>
    </w:p>
    <w:p w14:paraId="7AEFBDD7" w14:textId="69CB103D" w:rsidR="008F278C" w:rsidRPr="00C02150" w:rsidRDefault="002B76DB" w:rsidP="007D0A83">
      <w:bookmarkStart w:id="0" w:name="_GoBack"/>
      <w:bookmarkEnd w:id="0"/>
      <w:r w:rsidRPr="00AD7804">
        <w:rPr>
          <w:b/>
        </w:rPr>
        <w:t>Aim 2:</w:t>
      </w:r>
      <w:r w:rsidRPr="00AD7804">
        <w:t xml:space="preserve"> </w:t>
      </w:r>
      <w:r w:rsidR="00C02150" w:rsidRPr="00AD7804">
        <w:t xml:space="preserve">With respect to Aim 2, our completed genome scale flux balance model of </w:t>
      </w:r>
      <w:r w:rsidR="00C02150" w:rsidRPr="00AD7804">
        <w:rPr>
          <w:i/>
        </w:rPr>
        <w:t xml:space="preserve">M. maripaludis </w:t>
      </w:r>
      <w:r w:rsidR="00C02150" w:rsidRPr="00AD7804">
        <w:t>predicts g</w:t>
      </w:r>
      <w:r w:rsidR="00627CE3" w:rsidRPr="00AD7804">
        <w:t>ene knockout lethality with 90</w:t>
      </w:r>
      <w:r w:rsidR="00C02150" w:rsidRPr="00AD7804">
        <w:t>% accuracy</w:t>
      </w:r>
      <w:r w:rsidR="008F278C" w:rsidRPr="00AD7804">
        <w:t xml:space="preserve"> </w:t>
      </w:r>
      <w:r w:rsidR="00627CE3" w:rsidRPr="00AD7804">
        <w:t xml:space="preserve">and, based on our new growth yield data, can predict </w:t>
      </w:r>
      <w:r w:rsidR="00627CE3" w:rsidRPr="00AD7804">
        <w:lastRenderedPageBreak/>
        <w:t xml:space="preserve">growth yields within 20% error over a range of growth rates. Having reached our first two milestones, we focused on strain designs, testing several proposed manual designs and finding none that were predicted to be both </w:t>
      </w:r>
      <w:proofErr w:type="spellStart"/>
      <w:r w:rsidR="00627CE3" w:rsidRPr="00AD7804">
        <w:t>stoichiometrically</w:t>
      </w:r>
      <w:proofErr w:type="spellEnd"/>
      <w:r w:rsidR="00627CE3" w:rsidRPr="00AD7804">
        <w:t xml:space="preserve"> and energetically feasible thus far</w:t>
      </w:r>
      <w:r w:rsidR="007D0A83" w:rsidRPr="00AD7804">
        <w:t xml:space="preserve">. Following a period of difficulty using our original strain design algorithm, we have switched to using </w:t>
      </w:r>
      <w:proofErr w:type="spellStart"/>
      <w:r w:rsidR="007D0A83" w:rsidRPr="00AD7804">
        <w:t>Kbase</w:t>
      </w:r>
      <w:proofErr w:type="spellEnd"/>
      <w:r w:rsidR="007D0A83" w:rsidRPr="00AD7804">
        <w:t xml:space="preserve">, a change that should immediately </w:t>
      </w:r>
      <w:r w:rsidR="00AD7804" w:rsidRPr="00AD7804">
        <w:t>aid</w:t>
      </w:r>
      <w:r w:rsidR="007D0A83" w:rsidRPr="00AD7804">
        <w:t xml:space="preserve"> us </w:t>
      </w:r>
      <w:r w:rsidR="00AD7804" w:rsidRPr="00AD7804">
        <w:t xml:space="preserve">with our designs. We also used our model to hypothesize about the activity of the </w:t>
      </w:r>
      <w:proofErr w:type="spellStart"/>
      <w:r w:rsidR="00AD7804" w:rsidRPr="00AD7804">
        <w:t>Eha</w:t>
      </w:r>
      <w:proofErr w:type="spellEnd"/>
      <w:r w:rsidR="00AD7804" w:rsidRPr="00AD7804">
        <w:t>/</w:t>
      </w:r>
      <w:proofErr w:type="spellStart"/>
      <w:r w:rsidR="00AD7804" w:rsidRPr="00AD7804">
        <w:t>Ehb</w:t>
      </w:r>
      <w:proofErr w:type="spellEnd"/>
      <w:r w:rsidR="00AD7804" w:rsidRPr="00AD7804">
        <w:t xml:space="preserve"> hydrogenases and predict that these anaplerotic reactions should be</w:t>
      </w:r>
      <w:r w:rsidR="00AD7804">
        <w:t xml:space="preserve"> overexpressed or supplemented with another hydrogenase in order to achieve </w:t>
      </w:r>
      <w:proofErr w:type="spellStart"/>
      <w:r w:rsidR="00AD7804">
        <w:t>methanotrophic</w:t>
      </w:r>
      <w:proofErr w:type="spellEnd"/>
      <w:r w:rsidR="00AD7804">
        <w:t xml:space="preserve"> growth. </w:t>
      </w:r>
    </w:p>
    <w:p w14:paraId="432A9F5E" w14:textId="77777777" w:rsidR="00095AFB" w:rsidRDefault="00095AFB" w:rsidP="004618D8"/>
    <w:p w14:paraId="6D832E70" w14:textId="5A4AFB8B" w:rsidR="006E0FAA" w:rsidRDefault="00051D07" w:rsidP="00CB0631">
      <w:r w:rsidRPr="00051D07">
        <w:rPr>
          <w:b/>
        </w:rPr>
        <w:t>Aim 3:</w:t>
      </w:r>
      <w:r>
        <w:t xml:space="preserve"> </w:t>
      </w:r>
      <w:r w:rsidR="006E0FAA" w:rsidRPr="00C727D2">
        <w:t xml:space="preserve">With respect to Aim </w:t>
      </w:r>
      <w:r w:rsidR="006E0FAA">
        <w:t>3</w:t>
      </w:r>
      <w:r w:rsidR="006E0FAA" w:rsidRPr="00C727D2">
        <w:t>,</w:t>
      </w:r>
      <w:r w:rsidR="006E0FAA">
        <w:t xml:space="preserve"> we </w:t>
      </w:r>
      <w:r w:rsidR="00CB0631">
        <w:t xml:space="preserve">validated the </w:t>
      </w:r>
      <w:r w:rsidR="006E0FAA">
        <w:t>previously</w:t>
      </w:r>
      <w:r w:rsidR="006E0FAA" w:rsidRPr="003B4BE9">
        <w:t xml:space="preserve"> </w:t>
      </w:r>
      <w:r w:rsidR="006E0FAA">
        <w:t>reported</w:t>
      </w:r>
      <w:r w:rsidR="006E0FAA" w:rsidRPr="003B4BE9">
        <w:t xml:space="preserve"> </w:t>
      </w:r>
      <w:r w:rsidR="00CB0631">
        <w:t xml:space="preserve">and </w:t>
      </w:r>
      <w:r w:rsidR="006E0FAA" w:rsidRPr="003B4BE9">
        <w:t xml:space="preserve">surprisingly rapid rates </w:t>
      </w:r>
      <w:r w:rsidR="006E0FAA">
        <w:t>(</w:t>
      </w:r>
      <w:r w:rsidR="006E0FAA" w:rsidRPr="003B4BE9">
        <w:t>&gt;0.8 s</w:t>
      </w:r>
      <w:r w:rsidR="006E0FAA" w:rsidRPr="003B4BE9">
        <w:rPr>
          <w:vertAlign w:val="superscript"/>
        </w:rPr>
        <w:t>-1</w:t>
      </w:r>
      <w:r w:rsidR="006E0FAA" w:rsidRPr="003B4BE9">
        <w:t xml:space="preserve">) of anaerobic methane oxidation by the thermophilic </w:t>
      </w:r>
      <w:r w:rsidR="006E0FAA" w:rsidRPr="003B4BE9">
        <w:rPr>
          <w:i/>
        </w:rPr>
        <w:t xml:space="preserve">M. </w:t>
      </w:r>
      <w:proofErr w:type="spellStart"/>
      <w:r w:rsidR="006E0FAA" w:rsidRPr="003B4BE9">
        <w:rPr>
          <w:i/>
        </w:rPr>
        <w:t>marburgensis</w:t>
      </w:r>
      <w:proofErr w:type="spellEnd"/>
      <w:r w:rsidR="00CB0631">
        <w:t xml:space="preserve"> MCR under single-</w:t>
      </w:r>
      <w:r w:rsidR="006E0FAA" w:rsidRPr="003B4BE9">
        <w:t>t</w:t>
      </w:r>
      <w:r w:rsidR="006E0FAA">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urified this enzyme</w:t>
      </w:r>
      <w:r w:rsidR="004F354B">
        <w:t xml:space="preserve"> and demonstrated its activity and cofactor composition; however, coupling of the enzyme to MCR has been problematic</w:t>
      </w:r>
      <w:r w:rsidR="00301904">
        <w:t xml:space="preserve">. </w:t>
      </w:r>
      <w:r w:rsidR="004F354B">
        <w:t xml:space="preserve">We have </w:t>
      </w:r>
      <w:r w:rsidR="005E06C2">
        <w:t xml:space="preserve">obtained detailed kinetic and thermodynamic parameters for the reverse MCR reaction and, in collaboration with the </w:t>
      </w:r>
      <w:proofErr w:type="spellStart"/>
      <w:r w:rsidR="005E06C2">
        <w:t>Raugel</w:t>
      </w:r>
      <w:proofErr w:type="spellEnd"/>
      <w:r w:rsidR="005E06C2">
        <w:t xml:space="preserve"> group at PNNL, have obtained a significantly enhanced view of the transition state for the first intermediate in the reverse reaction. The experimentally and computationally derived transition state barriers are nearly identical. Similarly, we are obtaining an excellent picture of the binding of the substrate CoBSH to the enzyme</w:t>
      </w:r>
      <w:r w:rsidR="00F25DE3">
        <w:t xml:space="preserve">, again with significant convergence between computational and experimental results. </w:t>
      </w:r>
    </w:p>
    <w:p w14:paraId="5C9975C9" w14:textId="77777777" w:rsidR="006E0FAA" w:rsidRDefault="006E0FAA" w:rsidP="006E0FAA"/>
    <w:p w14:paraId="1186B802" w14:textId="121B8FB4" w:rsidR="0026512E" w:rsidRDefault="00051D07" w:rsidP="0026512E">
      <w:r w:rsidRPr="00051D07">
        <w:rPr>
          <w:b/>
        </w:rPr>
        <w:t>Aim 4:</w:t>
      </w:r>
      <w:r>
        <w:t xml:space="preserve"> </w:t>
      </w:r>
      <w:r w:rsidR="0026512E" w:rsidRPr="00C23F21">
        <w:t xml:space="preserve">With respect to Aim 4, we have </w:t>
      </w:r>
      <w:r w:rsidR="0026512E">
        <w:t>continued our investigation on residues at the active site that potentially modulate the catalytic activity of MCR. In particular, we extended previous atomistic simulations to a wide range of temperatures (from room temperature to 50</w:t>
      </w:r>
      <w:r w:rsidR="0026512E" w:rsidRPr="00502843">
        <w:rPr>
          <w:vertAlign w:val="superscript"/>
        </w:rPr>
        <w:t>o</w:t>
      </w:r>
      <w:r w:rsidR="0026512E">
        <w:t>C) to monitor possible geometrical and dynamical change at the active that could provide an interpretation of the experimentally observed change from Ragsdale’s laboratory in the reaction mechanism at 30</w:t>
      </w:r>
      <w:r w:rsidR="0026512E" w:rsidRPr="00501935">
        <w:rPr>
          <w:vertAlign w:val="superscript"/>
        </w:rPr>
        <w:t>o</w:t>
      </w:r>
      <w:r w:rsidR="0026512E">
        <w:t>C. The molecular dynamics simulations suggested that at a temperature around 30</w:t>
      </w:r>
      <w:r w:rsidR="0026512E" w:rsidRPr="00501935">
        <w:rPr>
          <w:vertAlign w:val="superscript"/>
        </w:rPr>
        <w:t>o</w:t>
      </w:r>
      <w:r w:rsidR="0026512E">
        <w:t xml:space="preserve">C, the residue Tyr333 moves further from the Ni center of the F430 cofactor allowing </w:t>
      </w:r>
      <w:proofErr w:type="spellStart"/>
      <w:r w:rsidR="0026512E">
        <w:t>CoM</w:t>
      </w:r>
      <w:proofErr w:type="spellEnd"/>
      <w:r w:rsidR="0026512E">
        <w:t xml:space="preserve"> to get closer to the metal center. A shorter </w:t>
      </w:r>
      <w:proofErr w:type="spellStart"/>
      <w:r w:rsidR="0026512E">
        <w:t>CoM</w:t>
      </w:r>
      <w:proofErr w:type="spellEnd"/>
      <w:r w:rsidR="0026512E">
        <w:t xml:space="preserve">(S)-Ni distance is suggestive of an easier </w:t>
      </w:r>
      <w:proofErr w:type="spellStart"/>
      <w:r w:rsidR="0026512E">
        <w:t>CoM</w:t>
      </w:r>
      <w:proofErr w:type="spellEnd"/>
      <w:r w:rsidR="0026512E">
        <w:t>(S)-CH</w:t>
      </w:r>
      <w:r w:rsidR="0026512E" w:rsidRPr="00B85EF3">
        <w:rPr>
          <w:vertAlign w:val="subscript"/>
        </w:rPr>
        <w:t>3</w:t>
      </w:r>
      <w:r w:rsidR="0026512E">
        <w:t xml:space="preserve"> bond cleavage, i.e., the rate-limiting step for CH</w:t>
      </w:r>
      <w:r w:rsidR="0026512E" w:rsidRPr="00B85EF3">
        <w:rPr>
          <w:vertAlign w:val="subscript"/>
        </w:rPr>
        <w:t>4</w:t>
      </w:r>
      <w:r w:rsidR="0026512E">
        <w:t xml:space="preserve"> formation as suggested previous and present mechanical calculations. Previous simulations carried out at room temperature indicated that </w:t>
      </w:r>
      <w:proofErr w:type="gramStart"/>
      <w:r w:rsidR="0026512E">
        <w:t>Tyr333(</w:t>
      </w:r>
      <w:proofErr w:type="gramEnd"/>
      <w:r w:rsidR="0026512E">
        <w:t>OH)-</w:t>
      </w:r>
      <w:proofErr w:type="spellStart"/>
      <w:r w:rsidR="0026512E">
        <w:t>CoM</w:t>
      </w:r>
      <w:proofErr w:type="spellEnd"/>
      <w:r w:rsidR="0026512E">
        <w:t xml:space="preserve">(S) hydrogen bond correlates with the rotational orientation of the </w:t>
      </w:r>
      <w:proofErr w:type="spellStart"/>
      <w:r w:rsidR="0026512E">
        <w:t>CoM</w:t>
      </w:r>
      <w:proofErr w:type="spellEnd"/>
      <w:r w:rsidR="0026512E">
        <w:t>(CH</w:t>
      </w:r>
      <w:r w:rsidR="0026512E" w:rsidRPr="00223608">
        <w:rPr>
          <w:vertAlign w:val="subscript"/>
        </w:rPr>
        <w:t>3</w:t>
      </w:r>
      <w:r w:rsidR="0026512E">
        <w:t xml:space="preserve">) toward the </w:t>
      </w:r>
      <w:proofErr w:type="spellStart"/>
      <w:r w:rsidR="0026512E">
        <w:t>CoB</w:t>
      </w:r>
      <w:proofErr w:type="spellEnd"/>
      <w:r w:rsidR="0026512E">
        <w:t xml:space="preserve"> proton.</w:t>
      </w:r>
    </w:p>
    <w:p w14:paraId="784DE576" w14:textId="6C1E487E" w:rsidR="0026512E" w:rsidRPr="00D32602" w:rsidRDefault="0026512E" w:rsidP="0026512E">
      <w:r>
        <w:t xml:space="preserve">We have also investigated the acid-base properties of key residues at the active site, including Tyr333, Tyr367, and </w:t>
      </w:r>
      <w:proofErr w:type="spellStart"/>
      <w:r>
        <w:t>CoB</w:t>
      </w:r>
      <w:proofErr w:type="spellEnd"/>
      <w:r>
        <w:t>, to guide the interpretation of the pH dependence of the activity of the enzyme in both forward and reverse directions (</w:t>
      </w:r>
      <w:proofErr w:type="spellStart"/>
      <w:r>
        <w:t>pKa</w:t>
      </w:r>
      <w:proofErr w:type="spellEnd"/>
      <w:r>
        <w:t xml:space="preserve"> = 7.5-8, with high activity in the acidic range</w:t>
      </w:r>
      <w:r w:rsidR="005A1A2C">
        <w:t xml:space="preserve"> and deactivation at pH values above this </w:t>
      </w:r>
      <w:proofErr w:type="spellStart"/>
      <w:r w:rsidR="005A1A2C">
        <w:t>pKa</w:t>
      </w:r>
      <w:proofErr w:type="spellEnd"/>
      <w:r>
        <w:t xml:space="preserve">) observed experimentally in Ragsdale’s laboratory. Accurate free energy perturbation molecular dynamics have revealed no </w:t>
      </w:r>
      <w:proofErr w:type="spellStart"/>
      <w:r>
        <w:t>ionizable</w:t>
      </w:r>
      <w:proofErr w:type="spellEnd"/>
      <w:r>
        <w:t xml:space="preserve"> residues around the cofactor and the substrates with </w:t>
      </w:r>
      <w:proofErr w:type="spellStart"/>
      <w:r>
        <w:t>p</w:t>
      </w:r>
      <w:r w:rsidRPr="00D32602">
        <w:rPr>
          <w:i/>
        </w:rPr>
        <w:t>K</w:t>
      </w:r>
      <w:r w:rsidRPr="00D32602">
        <w:rPr>
          <w:vertAlign w:val="subscript"/>
        </w:rPr>
        <w:t>a</w:t>
      </w:r>
      <w:proofErr w:type="spellEnd"/>
      <w:r>
        <w:t xml:space="preserve"> close to 8. We hypothesize that the loss of catalytic activity is likely due to either allosterically-induced structural changes at the active site</w:t>
      </w:r>
      <w:r w:rsidR="005A1A2C">
        <w:t xml:space="preserve"> or</w:t>
      </w:r>
      <w:r>
        <w:t xml:space="preserve"> a reduced accessibility of </w:t>
      </w:r>
      <w:r w:rsidR="005A1A2C">
        <w:t xml:space="preserve">CoBSH for </w:t>
      </w:r>
      <w:r>
        <w:t>the catalytic pocket occurring at pH higher than 8. We are currently exploring these possibilities.</w:t>
      </w:r>
    </w:p>
    <w:p w14:paraId="3CA5FA5D" w14:textId="41310B2E" w:rsidR="006E0FAA" w:rsidRDefault="006E0FAA" w:rsidP="0026512E"/>
    <w:p w14:paraId="4682939B" w14:textId="53F26FDB" w:rsidR="006E0FAA" w:rsidRDefault="0011136C" w:rsidP="006E0FAA">
      <w:r w:rsidRPr="0011136C">
        <w:rPr>
          <w:b/>
        </w:rPr>
        <w:t>Aim 5:</w:t>
      </w:r>
      <w:r>
        <w:t xml:space="preserve"> </w:t>
      </w:r>
      <w:r w:rsidR="006E0FAA" w:rsidRPr="00C727D2">
        <w:t xml:space="preserve">With respect to Aim </w:t>
      </w:r>
      <w:r w:rsidR="006E0FAA">
        <w:t>5</w:t>
      </w:r>
      <w:r w:rsidR="006E0FAA" w:rsidRPr="00C727D2">
        <w:t>,</w:t>
      </w:r>
      <w:r w:rsidR="006E0FAA">
        <w:t xml:space="preserve"> </w:t>
      </w:r>
      <w:r w:rsidR="006E0FAA" w:rsidRPr="00E04C0D">
        <w:t xml:space="preserve">we </w:t>
      </w:r>
      <w:r w:rsidR="006E0FAA">
        <w:t>previously finalized</w:t>
      </w:r>
      <w:r w:rsidR="006E0FAA" w:rsidRPr="00927C44">
        <w:t xml:space="preserve"> an IP sharing agreement among U. </w:t>
      </w:r>
      <w:proofErr w:type="spellStart"/>
      <w:r w:rsidR="006E0FAA" w:rsidRPr="00927C44">
        <w:t>Mich</w:t>
      </w:r>
      <w:proofErr w:type="spellEnd"/>
      <w:r w:rsidR="006E0FAA" w:rsidRPr="00927C44">
        <w:t>, U. Washington, PNNL, and ISB</w:t>
      </w:r>
      <w:r w:rsidR="006E0FAA">
        <w:t xml:space="preserve"> (participating institutions), </w:t>
      </w:r>
      <w:r w:rsidR="006E0FAA" w:rsidRPr="00927C44">
        <w:t>developed a profile of the existing patents related to methane to m</w:t>
      </w:r>
      <w:r w:rsidR="006E0FAA">
        <w:t xml:space="preserve">ethanol (and GTL) biotechnology, </w:t>
      </w:r>
      <w:r w:rsidR="006E0FAA" w:rsidRPr="00927C44">
        <w:t xml:space="preserve">completed a preliminary market assessment of the methane to methanol conversion market and identified several potential competing technologies in the market. We </w:t>
      </w:r>
      <w:r w:rsidR="006E0FAA">
        <w:t>also hired</w:t>
      </w:r>
      <w:r w:rsidR="006E0FAA" w:rsidRPr="00927C44">
        <w:t xml:space="preserve"> </w:t>
      </w:r>
      <w:r w:rsidR="006E0FAA">
        <w:t xml:space="preserve">a consultant (Rich </w:t>
      </w:r>
      <w:proofErr w:type="spellStart"/>
      <w:r w:rsidR="006E0FAA">
        <w:t>Zvosec</w:t>
      </w:r>
      <w:proofErr w:type="spellEnd"/>
      <w:r w:rsidR="006E0FAA">
        <w:t xml:space="preserve"> of High Hurdles), who has extensive</w:t>
      </w:r>
      <w:r w:rsidR="006E0FAA" w:rsidRPr="00927C44">
        <w:t xml:space="preserve"> experience in the biofuel space.</w:t>
      </w:r>
      <w:r w:rsidR="006E0FAA" w:rsidRPr="00D2151B">
        <w:t xml:space="preserve"> </w:t>
      </w:r>
      <w:r w:rsidR="006E0FAA">
        <w:t xml:space="preserve">We </w:t>
      </w:r>
      <w:r w:rsidR="006E0FAA" w:rsidRPr="00E04C0D">
        <w:t>developed an IP strategy document that sets forth a protocol and strategy for best practices capture of IP generated during the project.  </w:t>
      </w:r>
    </w:p>
    <w:p w14:paraId="0CF99A8A" w14:textId="45B8E650" w:rsidR="00095AFB" w:rsidRDefault="00E06B40" w:rsidP="006E0FAA">
      <w:r>
        <w:t>W</w:t>
      </w:r>
      <w:r w:rsidR="006E0FAA">
        <w:t xml:space="preserve">e </w:t>
      </w:r>
      <w:r>
        <w:t xml:space="preserve">have </w:t>
      </w:r>
      <w:r w:rsidR="006E0FAA">
        <w:t>filed a provisional patent application on generation of a new organism that contains the MCR gene, developed our initial T2M plan, and are beginning to develop a pitch deck to use in meetings with potential partners, funders, etc.</w:t>
      </w:r>
      <w:r>
        <w:t xml:space="preserve"> We are set to begin talking to potential investors and sources of future </w:t>
      </w:r>
      <w:r>
        <w:lastRenderedPageBreak/>
        <w:t xml:space="preserve">funding as soon as we are able to meet the important guideline of converting methanol to methane using our genetic system. Meeting this goal should also allow us to file a new patent application.  </w:t>
      </w:r>
    </w:p>
    <w:p w14:paraId="69F37DCE" w14:textId="77777777" w:rsidR="002D0805" w:rsidRDefault="002D0805" w:rsidP="006E0FAA"/>
    <w:p w14:paraId="5EAA5900" w14:textId="65D0BDD8" w:rsidR="00095AFB" w:rsidRDefault="002D0805" w:rsidP="002D0805">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2D0805"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77777777" w:rsidR="002D0805" w:rsidRPr="00C727D2" w:rsidRDefault="002D0805" w:rsidP="002D0805">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77777777" w:rsidR="002D0805" w:rsidRPr="00C727D2" w:rsidRDefault="002D0805" w:rsidP="002D0805">
            <w:pPr>
              <w:ind w:right="109" w:firstLine="0"/>
            </w:pPr>
            <w:r w:rsidRPr="004447F2">
              <w:t>5/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085FD4CE" w:rsidR="002D0805" w:rsidRPr="00C727D2" w:rsidRDefault="008C63F3" w:rsidP="002D0805">
            <w:pPr>
              <w:ind w:firstLine="0"/>
            </w:pPr>
            <w:r>
              <w:t>5</w:t>
            </w:r>
            <w:r w:rsidR="002D0805">
              <w:t>0</w:t>
            </w:r>
            <w:r w:rsidR="002D0805"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4FC02463" w14:textId="047E7EC9" w:rsidR="002D0805" w:rsidRPr="00C727D2" w:rsidRDefault="008C63F3" w:rsidP="002D0805">
            <w:pPr>
              <w:widowControl w:val="0"/>
              <w:ind w:firstLine="0"/>
              <w:rPr>
                <w:rFonts w:eastAsia="Times New Roman"/>
                <w:b/>
                <w:bCs/>
                <w:color w:val="000000"/>
              </w:rPr>
            </w:pPr>
            <w:r w:rsidRPr="00D5570C">
              <w:rPr>
                <w:b/>
              </w:rPr>
              <w:t xml:space="preserve">Test expression strategy by introducing his-tagged </w:t>
            </w:r>
            <w:r w:rsidRPr="00D5570C">
              <w:rPr>
                <w:b/>
                <w:i/>
              </w:rPr>
              <w:t>M. maripaludis</w:t>
            </w:r>
            <w:r w:rsidRPr="00D5570C">
              <w:rPr>
                <w:b/>
              </w:rPr>
              <w:t xml:space="preserve"> </w:t>
            </w:r>
            <w:proofErr w:type="spellStart"/>
            <w:r w:rsidRPr="00D5570C">
              <w:rPr>
                <w:b/>
              </w:rPr>
              <w:t>Mcr</w:t>
            </w:r>
            <w:proofErr w:type="spellEnd"/>
            <w:r w:rsidRPr="00D5570C">
              <w:rPr>
                <w:b/>
              </w:rPr>
              <w:t xml:space="preserve"> on a vector. Achieve expressed </w:t>
            </w:r>
            <w:r w:rsidRPr="00D5570C">
              <w:rPr>
                <w:b/>
                <w:i/>
              </w:rPr>
              <w:t>M. maripaludis</w:t>
            </w:r>
            <w:r w:rsidRPr="00D5570C">
              <w:rPr>
                <w:b/>
              </w:rPr>
              <w:t xml:space="preserve"> </w:t>
            </w:r>
            <w:proofErr w:type="spellStart"/>
            <w:r w:rsidRPr="00D5570C">
              <w:rPr>
                <w:b/>
              </w:rPr>
              <w:t>Mcr</w:t>
            </w:r>
            <w:proofErr w:type="spellEnd"/>
            <w:r w:rsidRPr="00D5570C">
              <w:rPr>
                <w:b/>
              </w:rPr>
              <w:t xml:space="preserve"> protein level similar to native </w:t>
            </w:r>
            <w:proofErr w:type="spellStart"/>
            <w:r w:rsidRPr="00D5570C">
              <w:rPr>
                <w:b/>
              </w:rPr>
              <w:t>Mcr</w:t>
            </w:r>
            <w:proofErr w:type="spellEnd"/>
            <w:r w:rsidRPr="00D5570C">
              <w:rPr>
                <w:b/>
              </w:rPr>
              <w:t>.</w:t>
            </w:r>
            <w:r>
              <w:rPr>
                <w:b/>
              </w:rPr>
              <w:t xml:space="preserve"> </w:t>
            </w:r>
            <w:r>
              <w:t xml:space="preserve">We successfully cloned the complete </w:t>
            </w:r>
            <w:r w:rsidRPr="00206480">
              <w:rPr>
                <w:i/>
              </w:rPr>
              <w:t>M. maripaludis</w:t>
            </w:r>
            <w:r>
              <w:t xml:space="preserve"> </w:t>
            </w:r>
            <w:proofErr w:type="spellStart"/>
            <w:r>
              <w:t>Mcr</w:t>
            </w:r>
            <w:proofErr w:type="spellEnd"/>
            <w:r>
              <w:t xml:space="preserve"> operon on a replicative plasmid and introduced the construct into </w:t>
            </w:r>
            <w:r w:rsidRPr="00206480">
              <w:rPr>
                <w:i/>
              </w:rPr>
              <w:t>M. maripaludis</w:t>
            </w:r>
            <w:r>
              <w:t xml:space="preserve">.  In this experiment we avoided the use of </w:t>
            </w:r>
            <w:proofErr w:type="gramStart"/>
            <w:r>
              <w:t>a his</w:t>
            </w:r>
            <w:proofErr w:type="gramEnd"/>
            <w:r>
              <w:t xml:space="preserve"> tag and consequently have not measured the expression level.</w:t>
            </w:r>
          </w:p>
        </w:tc>
      </w:tr>
      <w:tr w:rsidR="002D0805"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77777777" w:rsidR="002D0805" w:rsidRPr="00C727D2" w:rsidRDefault="002D0805" w:rsidP="002D0805">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77777777" w:rsidR="002D0805" w:rsidRPr="00C727D2" w:rsidRDefault="002D0805" w:rsidP="002D0805">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77777777" w:rsidR="002D0805" w:rsidRPr="00C727D2" w:rsidRDefault="002D0805" w:rsidP="002D0805">
            <w:pPr>
              <w:ind w:firstLine="0"/>
            </w:pPr>
            <w:r>
              <w:t>6</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4100CDE" w14:textId="744A84B7" w:rsidR="002D0805" w:rsidRPr="00BC5297" w:rsidRDefault="008C63F3" w:rsidP="002D0805">
            <w:pPr>
              <w:ind w:firstLine="0"/>
              <w:rPr>
                <w:rFonts w:eastAsia="Times New Roman"/>
                <w:bCs/>
                <w:color w:val="000000"/>
              </w:rPr>
            </w:pPr>
            <w:r w:rsidRPr="00BC5297">
              <w:rPr>
                <w:b/>
              </w:rPr>
              <w:t xml:space="preserve">Test activity of expressed </w:t>
            </w:r>
            <w:r w:rsidRPr="00BC5297">
              <w:rPr>
                <w:b/>
                <w:i/>
              </w:rPr>
              <w:t>M. maripaludis</w:t>
            </w:r>
            <w:r w:rsidRPr="00BC5297">
              <w:rPr>
                <w:b/>
              </w:rPr>
              <w:t xml:space="preserve"> </w:t>
            </w:r>
            <w:proofErr w:type="spellStart"/>
            <w:r w:rsidRPr="00BC5297">
              <w:rPr>
                <w:b/>
              </w:rPr>
              <w:t>Mcr</w:t>
            </w:r>
            <w:proofErr w:type="spellEnd"/>
            <w:r w:rsidRPr="00BC5297">
              <w:rPr>
                <w:b/>
              </w:rPr>
              <w:t xml:space="preserve"> by deleting native </w:t>
            </w:r>
            <w:proofErr w:type="spellStart"/>
            <w:r w:rsidRPr="00BC5297">
              <w:rPr>
                <w:b/>
              </w:rPr>
              <w:t>Mcr</w:t>
            </w:r>
            <w:proofErr w:type="spellEnd"/>
            <w:r w:rsidRPr="00BC5297">
              <w:rPr>
                <w:b/>
              </w:rPr>
              <w:t>.   Demonstrate activity by viability of knock-out strain.</w:t>
            </w:r>
            <w:r w:rsidRPr="00BC5297">
              <w:t xml:space="preserve"> </w:t>
            </w:r>
            <w:r>
              <w:t xml:space="preserve">Deletion of the native </w:t>
            </w:r>
            <w:proofErr w:type="spellStart"/>
            <w:r w:rsidRPr="00A24E6E">
              <w:rPr>
                <w:i/>
              </w:rPr>
              <w:t>mcr</w:t>
            </w:r>
            <w:proofErr w:type="spellEnd"/>
            <w:r>
              <w:t xml:space="preserve"> operon was not successful, possibly due to recombination between the two copies.</w:t>
            </w:r>
          </w:p>
        </w:tc>
      </w:tr>
      <w:tr w:rsidR="008C63F3"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77777777" w:rsidR="008C63F3" w:rsidRPr="00AA50B6" w:rsidRDefault="008C63F3" w:rsidP="008C63F3">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77777777" w:rsidR="008C63F3" w:rsidRPr="00AA50B6" w:rsidRDefault="008C63F3" w:rsidP="008C63F3">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25CACEC3" w:rsidR="008C63F3" w:rsidRPr="00AA50B6" w:rsidRDefault="008C63F3" w:rsidP="008C63F3">
            <w:pPr>
              <w:ind w:firstLine="0"/>
            </w:pPr>
            <w:r>
              <w:t>10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3FDF1F4" w14:textId="4E427CD8" w:rsidR="008C63F3" w:rsidRPr="00095AFB" w:rsidRDefault="008C63F3" w:rsidP="008C63F3">
            <w:pPr>
              <w:ind w:firstLine="0"/>
              <w:rPr>
                <w:b/>
              </w:rPr>
            </w:pPr>
            <w:r w:rsidRPr="00D5389C">
              <w:rPr>
                <w:b/>
              </w:rPr>
              <w:t xml:space="preserve">Determine mRNA levels for heterologous proteins.   Achieve mRNA levels similar to native </w:t>
            </w:r>
            <w:proofErr w:type="spellStart"/>
            <w:r w:rsidRPr="00D5389C">
              <w:rPr>
                <w:b/>
              </w:rPr>
              <w:t>Mcr</w:t>
            </w:r>
            <w:proofErr w:type="spellEnd"/>
            <w:r w:rsidRPr="00D5389C">
              <w:rPr>
                <w:b/>
              </w:rPr>
              <w:t>.</w:t>
            </w:r>
            <w:r>
              <w:t xml:space="preserve"> This was accomplished for the methanol methyltransferase of </w:t>
            </w:r>
            <w:proofErr w:type="spellStart"/>
            <w:r w:rsidRPr="008B03BB">
              <w:rPr>
                <w:i/>
              </w:rPr>
              <w:t>Methanosarcina</w:t>
            </w:r>
            <w:proofErr w:type="spellEnd"/>
            <w:r w:rsidRPr="008B03BB">
              <w:rPr>
                <w:i/>
              </w:rPr>
              <w:t xml:space="preserve"> </w:t>
            </w:r>
            <w:proofErr w:type="spellStart"/>
            <w:r w:rsidRPr="008B03BB">
              <w:rPr>
                <w:i/>
              </w:rPr>
              <w:t>acetivorans</w:t>
            </w:r>
            <w:proofErr w:type="spellEnd"/>
            <w:r>
              <w:t>.</w:t>
            </w:r>
          </w:p>
        </w:tc>
      </w:tr>
      <w:tr w:rsidR="002D0805"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77777777" w:rsidR="002D0805" w:rsidRDefault="002D0805" w:rsidP="002D0805">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77777777" w:rsidR="002D0805" w:rsidRPr="00F356D7" w:rsidRDefault="002D0805" w:rsidP="002D0805">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77777777" w:rsidR="002D0805" w:rsidRPr="00AA50B6" w:rsidRDefault="002D0805" w:rsidP="002D0805">
            <w:pPr>
              <w:ind w:firstLine="0"/>
            </w:pPr>
            <w:r>
              <w:t>9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F23567B" w14:textId="1D3C16CA" w:rsidR="002D0805" w:rsidRPr="00F356D7" w:rsidRDefault="008C63F3" w:rsidP="002D0805">
            <w:pPr>
              <w:ind w:firstLine="0"/>
            </w:pPr>
            <w:r w:rsidRPr="00D5389C">
              <w:rPr>
                <w:b/>
              </w:rPr>
              <w:t xml:space="preserve">Implement measures to increase levels of heterologous proteins: Construct an </w:t>
            </w:r>
            <w:r w:rsidRPr="00D5389C">
              <w:rPr>
                <w:b/>
                <w:i/>
              </w:rPr>
              <w:t>M. maripaludis</w:t>
            </w:r>
            <w:r w:rsidRPr="00D5389C">
              <w:rPr>
                <w:b/>
              </w:rPr>
              <w:t xml:space="preserve"> strain to support replication of a smaller expression plasmid, overexpress chaperonin, knock out proteasome activator.  Achieve introduction of gene for plasmid maintenance into </w:t>
            </w:r>
            <w:r w:rsidRPr="00D5389C">
              <w:rPr>
                <w:b/>
                <w:i/>
              </w:rPr>
              <w:t>M. maripaludis</w:t>
            </w:r>
            <w:r w:rsidRPr="00D5389C">
              <w:rPr>
                <w:b/>
              </w:rPr>
              <w:t xml:space="preserve"> chromosome, achieve introduction of expressed chaperonin, achieve knock out of proteasome activator.</w:t>
            </w:r>
            <w:r>
              <w:rPr>
                <w:b/>
              </w:rPr>
              <w:t xml:space="preserve">  </w:t>
            </w:r>
            <w:r w:rsidRPr="00A8155F">
              <w:t>We have cloned th</w:t>
            </w:r>
            <w:r>
              <w:t xml:space="preserve">e </w:t>
            </w:r>
            <w:proofErr w:type="spellStart"/>
            <w:r w:rsidRPr="00A8155F">
              <w:rPr>
                <w:i/>
              </w:rPr>
              <w:t>Methanosarcina</w:t>
            </w:r>
            <w:proofErr w:type="spellEnd"/>
            <w:r w:rsidRPr="00A8155F">
              <w:rPr>
                <w:i/>
              </w:rPr>
              <w:t xml:space="preserve"> </w:t>
            </w:r>
            <w:proofErr w:type="spellStart"/>
            <w:r w:rsidRPr="00A8155F">
              <w:rPr>
                <w:i/>
              </w:rPr>
              <w:t>acetivorans</w:t>
            </w:r>
            <w:proofErr w:type="spellEnd"/>
            <w:r>
              <w:t xml:space="preserve"> methanol methyltransferase genes into the previously-reported proteasome knock-out strain for comparison of expression levels.  Initial attempts to introduce an additional copy of the chaperonin were not successful.</w:t>
            </w:r>
          </w:p>
        </w:tc>
      </w:tr>
      <w:tr w:rsidR="008C63F3" w:rsidRPr="00C727D2" w14:paraId="0D57967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A233A1E" w14:textId="77777777" w:rsidR="008C63F3" w:rsidRPr="00AA50B6" w:rsidRDefault="008C63F3" w:rsidP="008C63F3">
            <w:pPr>
              <w:ind w:firstLine="0"/>
            </w:pPr>
            <w:r>
              <w:t>M1.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95202" w14:textId="77777777" w:rsidR="008C63F3" w:rsidRPr="00AA50B6" w:rsidRDefault="008C63F3" w:rsidP="008C63F3">
            <w:pPr>
              <w:ind w:right="109" w:firstLine="0"/>
              <w:rPr>
                <w:bCs/>
              </w:rPr>
            </w:pPr>
            <w:r>
              <w:t>5/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4C1102" w14:textId="6D36BC04" w:rsidR="008C63F3" w:rsidRPr="00AA50B6" w:rsidRDefault="008C63F3" w:rsidP="008C63F3">
            <w:pPr>
              <w:ind w:firstLine="0"/>
            </w:pPr>
            <w:r>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A35645A" w14:textId="5D4AD58A" w:rsidR="008C63F3" w:rsidRPr="00095AFB" w:rsidRDefault="008C63F3" w:rsidP="008C63F3">
            <w:pPr>
              <w:ind w:firstLine="0"/>
              <w:rPr>
                <w:b/>
              </w:rPr>
            </w:pPr>
            <w:r w:rsidRPr="00D5389C">
              <w:rPr>
                <w:b/>
              </w:rPr>
              <w:t xml:space="preserve">Clone </w:t>
            </w:r>
            <w:proofErr w:type="spellStart"/>
            <w:r w:rsidRPr="00D5389C">
              <w:rPr>
                <w:b/>
              </w:rPr>
              <w:t>Methanosarcina</w:t>
            </w:r>
            <w:proofErr w:type="spellEnd"/>
            <w:r w:rsidRPr="00D5389C">
              <w:rPr>
                <w:b/>
              </w:rPr>
              <w:t xml:space="preserve"> and </w:t>
            </w:r>
            <w:proofErr w:type="spellStart"/>
            <w:r w:rsidRPr="00D5389C">
              <w:rPr>
                <w:b/>
              </w:rPr>
              <w:t>Methanosphaera</w:t>
            </w:r>
            <w:proofErr w:type="spellEnd"/>
            <w:r w:rsidRPr="00D5389C">
              <w:rPr>
                <w:b/>
              </w:rPr>
              <w:t xml:space="preserve"> methanol methyltransferase genes into </w:t>
            </w:r>
            <w:r w:rsidRPr="00D5389C">
              <w:rPr>
                <w:b/>
                <w:i/>
              </w:rPr>
              <w:t>M. maripaludis</w:t>
            </w:r>
            <w:r w:rsidRPr="00D5389C">
              <w:rPr>
                <w:b/>
              </w:rPr>
              <w:t xml:space="preserve"> and verify expression.   Confirm presence of introduced genes and expressed protein by RT-PCR and Western blot, and obtain at least 0.1 mg protein/g cell </w:t>
            </w:r>
            <w:proofErr w:type="spellStart"/>
            <w:r w:rsidRPr="00D5389C">
              <w:rPr>
                <w:b/>
              </w:rPr>
              <w:t>dw</w:t>
            </w:r>
            <w:proofErr w:type="spellEnd"/>
            <w:r w:rsidRPr="00D5389C">
              <w:rPr>
                <w:b/>
              </w:rPr>
              <w:t>.</w:t>
            </w:r>
            <w:r>
              <w:rPr>
                <w:b/>
              </w:rPr>
              <w:t xml:space="preserve"> </w:t>
            </w:r>
            <w:r w:rsidRPr="00A171E3">
              <w:t xml:space="preserve">Focusing on the </w:t>
            </w:r>
            <w:proofErr w:type="spellStart"/>
            <w:r w:rsidRPr="00A171E3">
              <w:rPr>
                <w:i/>
              </w:rPr>
              <w:t>Methanosarcina</w:t>
            </w:r>
            <w:proofErr w:type="spellEnd"/>
            <w:r w:rsidRPr="00A171E3">
              <w:rPr>
                <w:i/>
              </w:rPr>
              <w:t xml:space="preserve"> </w:t>
            </w:r>
            <w:proofErr w:type="spellStart"/>
            <w:r w:rsidRPr="00A171E3">
              <w:rPr>
                <w:i/>
              </w:rPr>
              <w:t>acetivorans</w:t>
            </w:r>
            <w:proofErr w:type="spellEnd"/>
            <w:r>
              <w:t xml:space="preserve"> protein, we have obtained expression and, in addition, purified the B and C subunits.  Experiments with the </w:t>
            </w:r>
            <w:proofErr w:type="spellStart"/>
            <w:r w:rsidRPr="00A171E3">
              <w:rPr>
                <w:i/>
              </w:rPr>
              <w:t>Methanosphaera</w:t>
            </w:r>
            <w:proofErr w:type="spellEnd"/>
            <w:r w:rsidRPr="00A171E3">
              <w:rPr>
                <w:i/>
              </w:rPr>
              <w:t xml:space="preserve"> </w:t>
            </w:r>
            <w:proofErr w:type="spellStart"/>
            <w:r w:rsidRPr="00A171E3">
              <w:rPr>
                <w:i/>
              </w:rPr>
              <w:t>stadtmanae</w:t>
            </w:r>
            <w:proofErr w:type="spellEnd"/>
            <w:r>
              <w:t xml:space="preserve"> protein have not been successful and we plan to concentrate our efforts on </w:t>
            </w:r>
            <w:proofErr w:type="gramStart"/>
            <w:r>
              <w:t xml:space="preserve">the </w:t>
            </w:r>
            <w:r w:rsidRPr="00A171E3">
              <w:t xml:space="preserve"> </w:t>
            </w:r>
            <w:proofErr w:type="spellStart"/>
            <w:r w:rsidRPr="00A171E3">
              <w:rPr>
                <w:i/>
              </w:rPr>
              <w:t>Methanosarcina</w:t>
            </w:r>
            <w:proofErr w:type="spellEnd"/>
            <w:proofErr w:type="gramEnd"/>
            <w:r w:rsidRPr="00A171E3">
              <w:rPr>
                <w:i/>
              </w:rPr>
              <w:t xml:space="preserve"> </w:t>
            </w:r>
            <w:proofErr w:type="spellStart"/>
            <w:r w:rsidRPr="00A171E3">
              <w:rPr>
                <w:i/>
              </w:rPr>
              <w:t>acetivorans</w:t>
            </w:r>
            <w:proofErr w:type="spellEnd"/>
            <w:r>
              <w:t xml:space="preserve"> protein.</w:t>
            </w:r>
          </w:p>
        </w:tc>
      </w:tr>
      <w:tr w:rsidR="002D0805" w:rsidRPr="00C727D2" w14:paraId="6E17DE7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433BE19" w14:textId="77777777" w:rsidR="002D0805" w:rsidRPr="00C727D2" w:rsidRDefault="002D0805" w:rsidP="002D0805">
            <w:pPr>
              <w:ind w:firstLine="0"/>
            </w:pPr>
            <w:r w:rsidRPr="000427D5">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10BCBF" w14:textId="77777777" w:rsidR="002D0805" w:rsidRPr="00095AFB" w:rsidRDefault="002D0805" w:rsidP="002D0805">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25A203" w14:textId="77777777" w:rsidR="002D0805" w:rsidRDefault="002D0805" w:rsidP="002D0805">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C51087" w14:textId="4D24759A" w:rsidR="002D0805" w:rsidRPr="00627CE3" w:rsidRDefault="002D0805" w:rsidP="00627CE3">
            <w:pPr>
              <w:ind w:firstLine="0"/>
              <w:rPr>
                <w:b/>
              </w:rPr>
            </w:pPr>
            <w:r w:rsidRPr="00627CE3">
              <w:rPr>
                <w:rFonts w:eastAsia="Times New Roman"/>
                <w:b/>
                <w:bCs/>
                <w:color w:val="000000"/>
              </w:rPr>
              <w:t xml:space="preserve">Build draft genome scale flux balance and core metabolic flux models for </w:t>
            </w:r>
            <w:r w:rsidRPr="00627CE3">
              <w:rPr>
                <w:rFonts w:eastAsia="Times New Roman"/>
                <w:b/>
                <w:bCs/>
                <w:i/>
                <w:color w:val="000000"/>
              </w:rPr>
              <w:t>M. maripaludis</w:t>
            </w:r>
            <w:r w:rsidRPr="00627CE3">
              <w:rPr>
                <w:rFonts w:eastAsia="Times New Roman"/>
                <w:b/>
                <w:bCs/>
                <w:color w:val="000000"/>
              </w:rPr>
              <w:t xml:space="preserve"> metabolism:</w:t>
            </w:r>
            <w:r w:rsidRPr="00627CE3">
              <w:rPr>
                <w:rFonts w:eastAsia="Times New Roman"/>
                <w:color w:val="000000"/>
              </w:rPr>
              <w:t xml:space="preserve"> </w:t>
            </w:r>
            <w:r w:rsidRPr="00627CE3">
              <w:rPr>
                <w:rFonts w:eastAsia="Times New Roman"/>
                <w:b/>
                <w:bCs/>
                <w:color w:val="000000"/>
              </w:rPr>
              <w:t>Deliver first genome-scale metabolic model capable of simulating growth and byproduct section with  &gt;75% accuracy.</w:t>
            </w:r>
            <w:r w:rsidRPr="00627CE3">
              <w:rPr>
                <w:color w:val="DD0806"/>
              </w:rPr>
              <w:t xml:space="preserve"> </w:t>
            </w:r>
            <w:r w:rsidRPr="00627CE3">
              <w:rPr>
                <w:rFonts w:eastAsia="Times New Roman"/>
                <w:color w:val="000000"/>
              </w:rPr>
              <w:t xml:space="preserve">We have completed the M. maripaludis model using our maximum </w:t>
            </w:r>
            <w:r w:rsidRPr="00627CE3">
              <w:rPr>
                <w:rFonts w:eastAsia="Times New Roman"/>
                <w:color w:val="000000"/>
              </w:rPr>
              <w:lastRenderedPageBreak/>
              <w:t xml:space="preserve">likelihood </w:t>
            </w:r>
            <w:proofErr w:type="spellStart"/>
            <w:r w:rsidRPr="00627CE3">
              <w:rPr>
                <w:rFonts w:eastAsia="Times New Roman"/>
                <w:color w:val="000000"/>
              </w:rPr>
              <w:t>orthology</w:t>
            </w:r>
            <w:proofErr w:type="spellEnd"/>
            <w:r w:rsidRPr="00627CE3">
              <w:rPr>
                <w:rFonts w:eastAsia="Times New Roman"/>
                <w:color w:val="000000"/>
              </w:rPr>
              <w:t xml:space="preserve"> approach and literature-based manual curation. Our model accurately depicts methanogenesis and can reasonably predict growth and byproduct secretion as compared to experimental data. </w:t>
            </w:r>
          </w:p>
        </w:tc>
      </w:tr>
      <w:tr w:rsidR="002D0805"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77777777" w:rsidR="002D0805" w:rsidRPr="00C727D2" w:rsidRDefault="002D0805" w:rsidP="002D0805">
            <w:pPr>
              <w:ind w:firstLine="0"/>
            </w:pPr>
            <w:r w:rsidRPr="006F40E6">
              <w:lastRenderedPageBreak/>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77777777" w:rsidR="002D0805" w:rsidRPr="00095AFB" w:rsidRDefault="002D0805" w:rsidP="002D0805">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6A93C71B" w:rsidR="002D0805" w:rsidRDefault="008E65A9" w:rsidP="002D0805">
            <w:pPr>
              <w:ind w:firstLine="0"/>
            </w:pPr>
            <w:r>
              <w:t>10</w:t>
            </w:r>
            <w:r w:rsidR="002D0805" w:rsidRPr="007C601E">
              <w:t>0%</w:t>
            </w:r>
            <w:r>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2D51571B" w:rsidR="002D0805" w:rsidRPr="00627CE3" w:rsidRDefault="002D0805" w:rsidP="00627CE3">
            <w:pPr>
              <w:ind w:firstLine="0"/>
              <w:rPr>
                <w:b/>
              </w:rPr>
            </w:pPr>
            <w:r w:rsidRPr="00627CE3">
              <w:rPr>
                <w:b/>
              </w:rPr>
              <w:t>Deliver improved model that enables predictions with &gt;85% predictive accuracy for knockout lethality, and &lt;20% error for wildtype growth and byproduct yield predictions.</w:t>
            </w:r>
            <w:r w:rsidRPr="00627CE3" w:rsidDel="00C90CAB">
              <w:rPr>
                <w:rFonts w:eastAsia="Times New Roman"/>
                <w:b/>
                <w:color w:val="000000"/>
              </w:rPr>
              <w:t xml:space="preserve"> </w:t>
            </w:r>
            <w:r w:rsidR="008C1A4B" w:rsidRPr="00627CE3">
              <w:rPr>
                <w:rFonts w:eastAsia="Times New Roman"/>
                <w:color w:val="000000"/>
              </w:rPr>
              <w:t>Our</w:t>
            </w:r>
            <w:r w:rsidRPr="00627CE3">
              <w:rPr>
                <w:rFonts w:eastAsia="Times New Roman"/>
                <w:color w:val="000000"/>
              </w:rPr>
              <w:t xml:space="preserve"> model’s predictive accuracy for knockout lethality </w:t>
            </w:r>
            <w:r w:rsidR="008C1A4B" w:rsidRPr="00627CE3">
              <w:rPr>
                <w:rFonts w:eastAsia="Times New Roman"/>
                <w:color w:val="000000"/>
              </w:rPr>
              <w:t xml:space="preserve">is </w:t>
            </w:r>
            <w:r w:rsidR="00627CE3" w:rsidRPr="00627CE3">
              <w:rPr>
                <w:rFonts w:eastAsia="Times New Roman"/>
                <w:color w:val="000000"/>
              </w:rPr>
              <w:t>90</w:t>
            </w:r>
            <w:proofErr w:type="gramStart"/>
            <w:r w:rsidR="008C1A4B" w:rsidRPr="00627CE3">
              <w:rPr>
                <w:rFonts w:eastAsia="Times New Roman"/>
                <w:color w:val="000000"/>
              </w:rPr>
              <w:t>%  and</w:t>
            </w:r>
            <w:proofErr w:type="gramEnd"/>
            <w:r w:rsidR="008C1A4B" w:rsidRPr="00627CE3">
              <w:rPr>
                <w:rFonts w:eastAsia="Times New Roman"/>
                <w:color w:val="000000"/>
              </w:rPr>
              <w:t xml:space="preserve"> </w:t>
            </w:r>
            <w:r w:rsidR="00627CE3" w:rsidRPr="00627CE3">
              <w:rPr>
                <w:rFonts w:eastAsia="Times New Roman"/>
                <w:color w:val="000000"/>
              </w:rPr>
              <w:t xml:space="preserve">our new growth yield data allowed us to train our model such that it predicts growth well within the 20% threshold over a range of different methane secretion rates. </w:t>
            </w:r>
          </w:p>
        </w:tc>
      </w:tr>
      <w:tr w:rsidR="002D0805"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77777777" w:rsidR="002D0805" w:rsidRPr="00C727D2" w:rsidRDefault="002D0805" w:rsidP="002D0805">
            <w:pPr>
              <w:ind w:firstLine="0"/>
            </w:pPr>
            <w:r w:rsidRPr="006F40E6">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77777777" w:rsidR="002D0805" w:rsidRPr="00095AFB" w:rsidRDefault="002D0805" w:rsidP="002D0805">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369D3AEC" w:rsidR="002D0805" w:rsidRDefault="00627CE3" w:rsidP="002D0805">
            <w:pPr>
              <w:ind w:firstLine="0"/>
            </w:pPr>
            <w:r>
              <w:t>8</w:t>
            </w:r>
            <w:r w:rsidR="002D0805">
              <w:t>0%</w:t>
            </w:r>
            <w:r w:rsidR="008E65A9">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337A35D5" w:rsidR="002D0805" w:rsidRPr="00627CE3" w:rsidRDefault="002D0805" w:rsidP="00627CE3">
            <w:pPr>
              <w:keepNext/>
              <w:keepLines/>
              <w:ind w:firstLine="0"/>
              <w:outlineLvl w:val="3"/>
            </w:pPr>
            <w:r w:rsidRPr="00627CE3">
              <w:rPr>
                <w:b/>
              </w:rPr>
              <w:t xml:space="preserve">Deliver top 5-10 strain design predictions based on methanol yield to team for implementation. </w:t>
            </w:r>
            <w:r w:rsidRPr="00627CE3">
              <w:t xml:space="preserve">We have </w:t>
            </w:r>
            <w:r w:rsidR="00627CE3" w:rsidRPr="00627CE3">
              <w:t xml:space="preserve">tested several more designs that </w:t>
            </w:r>
            <w:proofErr w:type="spellStart"/>
            <w:r w:rsidR="00627CE3" w:rsidRPr="00627CE3">
              <w:t>stoichiometrically</w:t>
            </w:r>
            <w:proofErr w:type="spellEnd"/>
            <w:r w:rsidR="00627CE3" w:rsidRPr="00627CE3">
              <w:t xml:space="preserve"> allow reverse methanogenesis, but are not energetically feasible. We have switched tools, from </w:t>
            </w:r>
            <w:proofErr w:type="spellStart"/>
            <w:r w:rsidR="00627CE3" w:rsidRPr="00627CE3">
              <w:t>SimOptStrain</w:t>
            </w:r>
            <w:proofErr w:type="spellEnd"/>
            <w:r w:rsidR="00627CE3" w:rsidRPr="00627CE3">
              <w:t xml:space="preserve"> to </w:t>
            </w:r>
            <w:proofErr w:type="spellStart"/>
            <w:r w:rsidR="00627CE3" w:rsidRPr="00627CE3">
              <w:t>Kbase</w:t>
            </w:r>
            <w:proofErr w:type="spellEnd"/>
            <w:r w:rsidR="00627CE3" w:rsidRPr="00627CE3">
              <w:t xml:space="preserve">, which should reduce the scale of the strain design problem and allow us to generate our designs more quickly. We have also investigated the </w:t>
            </w:r>
            <w:proofErr w:type="spellStart"/>
            <w:r w:rsidR="00627CE3" w:rsidRPr="00627CE3">
              <w:t>Eha</w:t>
            </w:r>
            <w:proofErr w:type="spellEnd"/>
            <w:r w:rsidR="00627CE3" w:rsidRPr="00627CE3">
              <w:t>/</w:t>
            </w:r>
            <w:proofErr w:type="spellStart"/>
            <w:r w:rsidR="00627CE3" w:rsidRPr="00627CE3">
              <w:t>Ehb</w:t>
            </w:r>
            <w:proofErr w:type="spellEnd"/>
            <w:r w:rsidR="00627CE3" w:rsidRPr="00627CE3">
              <w:t xml:space="preserve"> hydrogenases with our model and hypothesized they can only function in anaplerotic fashion. Adhering to this hypothesis, we predict that successful reverse methanogenesis depends on adding a fully-functional hydrogenase to our organism rather than just an anaplerotic one. </w:t>
            </w:r>
            <w:r w:rsidR="00E0094D" w:rsidRPr="00627CE3">
              <w:t xml:space="preserve"> </w:t>
            </w:r>
          </w:p>
        </w:tc>
      </w:tr>
      <w:tr w:rsidR="002D0805" w:rsidRPr="00C727D2" w14:paraId="770123B1"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3FE44D" w14:textId="77777777" w:rsidR="002D0805" w:rsidRPr="00AA50B6" w:rsidRDefault="002D0805" w:rsidP="002D0805">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263E1B" w14:textId="77777777" w:rsidR="002D0805" w:rsidRPr="00AA50B6" w:rsidRDefault="002D0805" w:rsidP="002D0805">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296D5F" w14:textId="77777777" w:rsidR="002D0805" w:rsidRPr="00AA50B6" w:rsidRDefault="002D0805" w:rsidP="002D0805">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955AE00" w14:textId="77777777" w:rsidR="002D0805" w:rsidRPr="00095AFB" w:rsidRDefault="002D0805" w:rsidP="002D0805">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maripaludis</w:t>
            </w:r>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77777777" w:rsidR="002D0805" w:rsidRPr="00AA50B6" w:rsidRDefault="002D0805" w:rsidP="002D0805">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77777777" w:rsidR="002D0805" w:rsidRPr="00095AFB" w:rsidRDefault="002D0805" w:rsidP="002D0805">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Pr>
                <w:rFonts w:eastAsia="Times New Roman"/>
                <w:color w:val="000000"/>
              </w:rPr>
              <w:t xml:space="preserve">As described in the M1.x section, we have been having trouble with heterologous expression of th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Pr>
                <w:rFonts w:eastAsia="Times New Roman"/>
                <w:color w:val="000000"/>
              </w:rPr>
              <w:t xml:space="preserve">. As soon as this is accomplished, we will be able to proceed with these characterizations. </w:t>
            </w:r>
          </w:p>
        </w:tc>
      </w:tr>
      <w:tr w:rsidR="00A33AB1"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77777777" w:rsidR="00A33AB1" w:rsidRPr="00C727D2" w:rsidRDefault="00A33AB1" w:rsidP="00A33AB1">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77777777" w:rsidR="00A33AB1" w:rsidRPr="00C727D2" w:rsidRDefault="00A33AB1" w:rsidP="00A33AB1">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766F50DB" w:rsidR="00A33AB1" w:rsidRPr="00C727D2" w:rsidRDefault="00A33AB1" w:rsidP="00A33AB1">
            <w:pPr>
              <w:ind w:firstLine="0"/>
            </w:pPr>
            <w:r>
              <w:t>9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C04BD8" w14:textId="28A3BA50" w:rsidR="00A33AB1" w:rsidRPr="007D0A09" w:rsidRDefault="00A33AB1" w:rsidP="00A33AB1">
            <w:pPr>
              <w:ind w:firstLine="0"/>
              <w:rPr>
                <w:b/>
                <w:color w:val="000000"/>
              </w:rPr>
            </w:pPr>
            <w:r w:rsidRPr="00E037CE">
              <w:rPr>
                <w:b/>
                <w:color w:val="000000"/>
              </w:rPr>
              <w:t xml:space="preserve">Apply potential energy function to identify amino acids that contribute to substrate binding thermodynamics. </w:t>
            </w:r>
            <w:r>
              <w:rPr>
                <w:color w:val="000000"/>
              </w:rPr>
              <w:t>The long-timescale MD calculations for red1 are completed, and all that remains are detailed analyses of concerted motions further away from the active site, specifically, unstructured regions near Tyr333. Estimates of the acidity of active site residues and substrates have been carried out to guide the experimental assignment of key functional residues.</w:t>
            </w:r>
          </w:p>
        </w:tc>
      </w:tr>
      <w:tr w:rsidR="003E26A7" w:rsidRPr="00C727D2" w14:paraId="6F0542A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533B5F" w14:textId="77777777" w:rsidR="003E26A7" w:rsidRPr="00C727D2" w:rsidRDefault="003E26A7" w:rsidP="003E26A7">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19723F" w14:textId="77777777" w:rsidR="003E26A7" w:rsidRPr="00C727D2" w:rsidRDefault="003E26A7" w:rsidP="003E26A7">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40A059" w14:textId="7DB43487" w:rsidR="003E26A7" w:rsidRPr="00C727D2" w:rsidRDefault="003E26A7" w:rsidP="003E26A7">
            <w:pPr>
              <w:ind w:firstLine="0"/>
            </w:pPr>
            <w:r>
              <w:t>25</w:t>
            </w:r>
            <w:r w:rsidRPr="00E037CE">
              <w:t xml:space="preserve">% </w:t>
            </w:r>
            <w:r w:rsidRPr="00E037C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EE2FAA" w14:textId="77777777" w:rsidR="003E26A7" w:rsidRDefault="003E26A7" w:rsidP="003E26A7">
            <w:pPr>
              <w:ind w:firstLine="0"/>
              <w:rPr>
                <w:b/>
                <w:color w:val="000000"/>
              </w:rPr>
            </w:pPr>
            <w:r w:rsidRPr="00E037CE">
              <w:rPr>
                <w:b/>
                <w:color w:val="000000"/>
              </w:rPr>
              <w:lastRenderedPageBreak/>
              <w:t xml:space="preserve">Validate activation energies in MCR pathways using </w:t>
            </w:r>
            <w:r w:rsidRPr="00E037CE">
              <w:rPr>
                <w:b/>
                <w:color w:val="000000"/>
              </w:rPr>
              <w:lastRenderedPageBreak/>
              <w:t xml:space="preserve">experimental data from Ragsdale’s lab. </w:t>
            </w:r>
          </w:p>
          <w:p w14:paraId="3954386B" w14:textId="08A77E81" w:rsidR="003E26A7" w:rsidRPr="005B5555" w:rsidRDefault="003E26A7" w:rsidP="003E26A7">
            <w:pPr>
              <w:ind w:firstLine="0"/>
              <w:rPr>
                <w:b/>
                <w:color w:val="000000"/>
              </w:rPr>
            </w:pPr>
            <w:r>
              <w:rPr>
                <w:color w:val="000000"/>
              </w:rPr>
              <w:t>QM</w:t>
            </w:r>
            <w:r w:rsidRPr="00472CAF">
              <w:rPr>
                <w:color w:val="000000"/>
              </w:rPr>
              <w:t xml:space="preserve"> </w:t>
            </w:r>
            <w:r>
              <w:rPr>
                <w:color w:val="000000"/>
              </w:rPr>
              <w:t>calculations</w:t>
            </w:r>
            <w:r w:rsidRPr="00472CAF">
              <w:rPr>
                <w:color w:val="000000"/>
              </w:rPr>
              <w:t xml:space="preserve"> of </w:t>
            </w:r>
            <w:r>
              <w:rPr>
                <w:color w:val="000000"/>
              </w:rPr>
              <w:t xml:space="preserve">the energetics of simplified models of key red1 and ox1 </w:t>
            </w:r>
            <w:r w:rsidRPr="00472CAF">
              <w:rPr>
                <w:color w:val="000000"/>
              </w:rPr>
              <w:t xml:space="preserve">reaction intermediates </w:t>
            </w:r>
            <w:r>
              <w:rPr>
                <w:color w:val="000000"/>
              </w:rPr>
              <w:t xml:space="preserve">and the activation barrier between them have been completed. These calculations will help assessing the best reaction coordinate to be used in QM/MM simulations of the MCR catalytic cycle and provide initial insights on energetic differences between </w:t>
            </w:r>
            <w:proofErr w:type="spellStart"/>
            <w:r>
              <w:rPr>
                <w:color w:val="000000"/>
              </w:rPr>
              <w:t>homolytic</w:t>
            </w:r>
            <w:proofErr w:type="spellEnd"/>
            <w:r>
              <w:rPr>
                <w:color w:val="000000"/>
              </w:rPr>
              <w:t xml:space="preserve"> vs. </w:t>
            </w:r>
            <w:proofErr w:type="spellStart"/>
            <w:r>
              <w:rPr>
                <w:color w:val="000000"/>
              </w:rPr>
              <w:t>heterolytic</w:t>
            </w:r>
            <w:proofErr w:type="spellEnd"/>
            <w:r>
              <w:rPr>
                <w:color w:val="000000"/>
              </w:rPr>
              <w:t xml:space="preserve"> </w:t>
            </w:r>
            <w:proofErr w:type="spellStart"/>
            <w:r>
              <w:rPr>
                <w:color w:val="000000"/>
              </w:rPr>
              <w:t>CoM</w:t>
            </w:r>
            <w:proofErr w:type="spellEnd"/>
            <w:r>
              <w:rPr>
                <w:color w:val="000000"/>
              </w:rPr>
              <w:t>(S-CH</w:t>
            </w:r>
            <w:r w:rsidRPr="003B30D8">
              <w:rPr>
                <w:color w:val="000000"/>
                <w:vertAlign w:val="subscript"/>
              </w:rPr>
              <w:t>3</w:t>
            </w:r>
            <w:r>
              <w:rPr>
                <w:color w:val="000000"/>
              </w:rPr>
              <w:t xml:space="preserve">) bond scission, which are the possible catalytic pathways put forward so far. </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lastRenderedPageBreak/>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77777777" w:rsidR="002D0805" w:rsidRPr="00AA50B6" w:rsidRDefault="002D0805" w:rsidP="002D0805">
            <w:pPr>
              <w:ind w:right="109" w:firstLine="0"/>
              <w:jc w:val="left"/>
              <w:rPr>
                <w:bCs/>
              </w:rPr>
            </w:pPr>
            <w:r>
              <w:rPr>
                <w:bCs/>
              </w:rPr>
              <w:t>1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D0805" w:rsidRPr="00C727D2" w14:paraId="6A97E513"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5369D5C" w14:textId="77777777" w:rsidR="002D0805" w:rsidRPr="00AA50B6" w:rsidRDefault="002D0805" w:rsidP="002D0805">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3FB9AB" w14:textId="77777777" w:rsidR="002D0805" w:rsidRPr="00AA50B6" w:rsidRDefault="002D0805" w:rsidP="002D080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6C2E0DC" w14:textId="77777777" w:rsidR="002D0805" w:rsidRPr="00AA50B6" w:rsidRDefault="002D0805" w:rsidP="002D080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D394EFD" w14:textId="77777777" w:rsidR="002D0805" w:rsidRPr="00F845D7" w:rsidRDefault="002D0805" w:rsidP="002D0805">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0971B6CC" w14:textId="77777777" w:rsidR="008B0735" w:rsidRDefault="008B0735" w:rsidP="008B0735">
      <w:pPr>
        <w:ind w:firstLine="0"/>
      </w:pPr>
      <w:r w:rsidRPr="00CD1EBC">
        <w:rPr>
          <w:b/>
        </w:rPr>
        <w:t xml:space="preserve">M1.3 and M1.4. </w:t>
      </w:r>
      <w:r>
        <w:t xml:space="preserve">Although cloning of the </w:t>
      </w:r>
      <w:r w:rsidRPr="00180FB7">
        <w:rPr>
          <w:i/>
        </w:rPr>
        <w:t>M. maripaludis</w:t>
      </w:r>
      <w:r>
        <w:t xml:space="preserve"> </w:t>
      </w:r>
      <w:proofErr w:type="spellStart"/>
      <w:r>
        <w:t>Mcr</w:t>
      </w:r>
      <w:proofErr w:type="spellEnd"/>
      <w:r>
        <w:t xml:space="preserve"> operon and its introduction into </w:t>
      </w:r>
      <w:r w:rsidRPr="00180FB7">
        <w:rPr>
          <w:i/>
        </w:rPr>
        <w:t>M. maripaludis</w:t>
      </w:r>
      <w:r>
        <w:t xml:space="preserve"> were successful, we were not able to obtain a deletion of the original copy.  This could be due to the tendency of the cloned copy to recombine with the original chromosomal copy (since they have the same DNA sequence), resulting in complications with the attempt to obtain a deletion.  Alternatively, the introduced copy could have been poorly expressed.  We did not measure expression level in this experiment because we wanted to avoid </w:t>
      </w:r>
      <w:proofErr w:type="gramStart"/>
      <w:r>
        <w:t>a his</w:t>
      </w:r>
      <w:proofErr w:type="gramEnd"/>
      <w:r>
        <w:t xml:space="preserve"> tag, which can have a deleterious effect on activity.</w:t>
      </w:r>
    </w:p>
    <w:p w14:paraId="6A7E617C" w14:textId="77777777" w:rsidR="008B0735" w:rsidRDefault="008B0735" w:rsidP="008B0735">
      <w:pPr>
        <w:ind w:firstLine="0"/>
      </w:pPr>
    </w:p>
    <w:p w14:paraId="0D6EC6CA" w14:textId="77777777" w:rsidR="008B0735" w:rsidRPr="00CD1EBC" w:rsidRDefault="008B0735" w:rsidP="008B0735">
      <w:pPr>
        <w:ind w:firstLine="0"/>
      </w:pPr>
      <w:r>
        <w:t xml:space="preserve">There are two motivations for these milestones.  One is to set up a system to express </w:t>
      </w:r>
      <w:proofErr w:type="spellStart"/>
      <w:r>
        <w:t>Mcr</w:t>
      </w:r>
      <w:proofErr w:type="spellEnd"/>
      <w:r>
        <w:t xml:space="preserve"> alleles with specific amino acid changes that may change the catalytic properties of the enzyme.  The second motivation is a proof of principle of our strategy for expression of heterologous proteins.  In moving forward, we plan to simplify the experiment by focusing on just one subunit, </w:t>
      </w:r>
      <w:proofErr w:type="spellStart"/>
      <w:r>
        <w:t>McrA</w:t>
      </w:r>
      <w:proofErr w:type="spellEnd"/>
      <w:r>
        <w:t xml:space="preserve">.  </w:t>
      </w:r>
      <w:proofErr w:type="spellStart"/>
      <w:r>
        <w:t>McrA</w:t>
      </w:r>
      <w:proofErr w:type="spellEnd"/>
      <w:r>
        <w:t xml:space="preserve"> is the subunit of interest for future amino acid changes, and its successful expression would facilitate those experiments.  Expression of just one subunit would also allow us to move step-wise toward the test of our expression strategy.  However, we note that the use of </w:t>
      </w:r>
      <w:proofErr w:type="spellStart"/>
      <w:r>
        <w:t>Mcr</w:t>
      </w:r>
      <w:proofErr w:type="spellEnd"/>
      <w:r>
        <w:t xml:space="preserve"> to test our expression strategy may become moot, as we have more success in the expression of heterologous enzymes (see milestone 1.10, expression of the methanol methyltransferase in this report).</w:t>
      </w:r>
    </w:p>
    <w:p w14:paraId="6DCCE6B5" w14:textId="77777777" w:rsidR="008B0735" w:rsidRPr="00CD1EBC" w:rsidRDefault="008B0735" w:rsidP="008B0735">
      <w:pPr>
        <w:ind w:firstLine="0"/>
        <w:rPr>
          <w:b/>
        </w:rPr>
      </w:pPr>
    </w:p>
    <w:p w14:paraId="68BB97DA" w14:textId="77777777" w:rsidR="008B0735" w:rsidRPr="00B32C9A" w:rsidRDefault="008B0735" w:rsidP="008B0735">
      <w:pPr>
        <w:ind w:firstLine="0"/>
        <w:rPr>
          <w:rFonts w:ascii="Arial" w:hAnsi="Arial" w:cs="Arial"/>
          <w:sz w:val="20"/>
          <w:szCs w:val="20"/>
        </w:rPr>
      </w:pPr>
      <w:r w:rsidRPr="00CD1EBC">
        <w:rPr>
          <w:b/>
        </w:rPr>
        <w:t>M1.5.</w:t>
      </w:r>
      <w:r w:rsidRPr="00CD1EBC">
        <w:t xml:space="preserve">  </w:t>
      </w:r>
      <w:r>
        <w:t>As described in the last report, we were successful in obtaining high mRNA levels for</w:t>
      </w:r>
      <w:r w:rsidRPr="00CD1EBC">
        <w:t xml:space="preserve"> the methanol methyltransferase from </w:t>
      </w:r>
      <w:proofErr w:type="spellStart"/>
      <w:r w:rsidRPr="00CD1EBC">
        <w:rPr>
          <w:i/>
        </w:rPr>
        <w:t>Methanosarcina</w:t>
      </w:r>
      <w:proofErr w:type="spellEnd"/>
      <w:r w:rsidRPr="00CD1EBC">
        <w:rPr>
          <w:i/>
        </w:rPr>
        <w:t xml:space="preserve"> </w:t>
      </w:r>
      <w:proofErr w:type="spellStart"/>
      <w:r w:rsidRPr="00CD1EBC">
        <w:rPr>
          <w:i/>
        </w:rPr>
        <w:t>acetivorans</w:t>
      </w:r>
      <w:proofErr w:type="spellEnd"/>
      <w:r>
        <w:rPr>
          <w:i/>
        </w:rPr>
        <w:t xml:space="preserve">.  </w:t>
      </w:r>
      <w:r>
        <w:t xml:space="preserve">Because our efforts to express the </w:t>
      </w:r>
      <w:proofErr w:type="spellStart"/>
      <w:r w:rsidRPr="00CD1EBC">
        <w:rPr>
          <w:i/>
        </w:rPr>
        <w:t>Methanosarcina</w:t>
      </w:r>
      <w:proofErr w:type="spellEnd"/>
      <w:r w:rsidRPr="00CD1EBC">
        <w:rPr>
          <w:i/>
        </w:rPr>
        <w:t xml:space="preserve"> </w:t>
      </w:r>
      <w:proofErr w:type="spellStart"/>
      <w:r w:rsidRPr="00CD1EBC">
        <w:rPr>
          <w:i/>
        </w:rPr>
        <w:t>acetivorans</w:t>
      </w:r>
      <w:proofErr w:type="spellEnd"/>
      <w:r>
        <w:t xml:space="preserve"> methanol methyltransferase are looking promising (see milestone M1.10), whereas we have not had success with the </w:t>
      </w:r>
      <w:proofErr w:type="spellStart"/>
      <w:r w:rsidRPr="00A24E6E">
        <w:rPr>
          <w:i/>
        </w:rPr>
        <w:t>Methanosphaera</w:t>
      </w:r>
      <w:proofErr w:type="spellEnd"/>
      <w:r w:rsidRPr="00A24E6E">
        <w:rPr>
          <w:i/>
        </w:rPr>
        <w:t xml:space="preserve"> </w:t>
      </w:r>
      <w:proofErr w:type="spellStart"/>
      <w:r w:rsidRPr="00A24E6E">
        <w:rPr>
          <w:i/>
        </w:rPr>
        <w:t>stadtmanae</w:t>
      </w:r>
      <w:proofErr w:type="spellEnd"/>
      <w:r>
        <w:t xml:space="preserve"> enzyme, we now plan to focus on the former.</w:t>
      </w:r>
    </w:p>
    <w:p w14:paraId="7FBD67D3" w14:textId="77777777" w:rsidR="008B0735" w:rsidRPr="00CD1EBC" w:rsidRDefault="008B0735" w:rsidP="008B0735">
      <w:pPr>
        <w:ind w:firstLine="0"/>
        <w:rPr>
          <w:b/>
        </w:rPr>
      </w:pPr>
    </w:p>
    <w:p w14:paraId="2044FD7E" w14:textId="77777777" w:rsidR="008B0735" w:rsidRDefault="008B0735" w:rsidP="008B0735">
      <w:pPr>
        <w:ind w:firstLine="0"/>
      </w:pPr>
      <w:r w:rsidRPr="00CD1EBC">
        <w:rPr>
          <w:b/>
        </w:rPr>
        <w:t xml:space="preserve">M1.6.  </w:t>
      </w:r>
      <w:r w:rsidRPr="00BA2B18">
        <w:t>We are</w:t>
      </w:r>
      <w:r>
        <w:rPr>
          <w:b/>
        </w:rPr>
        <w:t xml:space="preserve"> </w:t>
      </w:r>
      <w:r>
        <w:t xml:space="preserve">testing two strategies to improve protein stability: deleting the gene for the proteasome activator, and introducing an additional copy of the chaperonin.  A test of the effect of the proteasome activator knock-out is underway.  Our initial attempt to introduce an additional copy of the chaperonin was unsuccessful.  In the initial experiment we used the chaperonin from a related species, </w:t>
      </w:r>
      <w:proofErr w:type="spellStart"/>
      <w:r w:rsidRPr="006F48E9">
        <w:rPr>
          <w:i/>
        </w:rPr>
        <w:t>Methanococcus</w:t>
      </w:r>
      <w:proofErr w:type="spellEnd"/>
      <w:r w:rsidRPr="006F48E9">
        <w:rPr>
          <w:i/>
        </w:rPr>
        <w:t xml:space="preserve"> </w:t>
      </w:r>
      <w:proofErr w:type="spellStart"/>
      <w:r w:rsidRPr="006F48E9">
        <w:rPr>
          <w:i/>
        </w:rPr>
        <w:t>voltae</w:t>
      </w:r>
      <w:proofErr w:type="spellEnd"/>
      <w:r>
        <w:t xml:space="preserve">.  We are trying again with the </w:t>
      </w:r>
      <w:r w:rsidRPr="000C7790">
        <w:rPr>
          <w:i/>
        </w:rPr>
        <w:t>M. maripaludis</w:t>
      </w:r>
      <w:r>
        <w:t xml:space="preserve"> chaperonin.  In addition, we will try to increase the expression of the existing </w:t>
      </w:r>
      <w:r w:rsidRPr="00E979B4">
        <w:rPr>
          <w:i/>
        </w:rPr>
        <w:t>M. maripaludis</w:t>
      </w:r>
      <w:r>
        <w:t xml:space="preserve"> chaperonin by replacing the promoter with the promoter from the S-layer protein gene.  The S-layer protein is the most abundant protein in the cell.</w:t>
      </w:r>
    </w:p>
    <w:p w14:paraId="11BD9DB9" w14:textId="77777777" w:rsidR="008B0735" w:rsidRDefault="008B0735" w:rsidP="008B0735">
      <w:pPr>
        <w:ind w:firstLine="0"/>
      </w:pPr>
    </w:p>
    <w:p w14:paraId="3258789B" w14:textId="77777777" w:rsidR="008B0735" w:rsidRDefault="008B0735" w:rsidP="008B0735">
      <w:pPr>
        <w:ind w:firstLine="0"/>
      </w:pPr>
      <w:r w:rsidRPr="00CD1EBC">
        <w:rPr>
          <w:b/>
        </w:rPr>
        <w:t>M1.10.</w:t>
      </w:r>
      <w:r>
        <w:t xml:space="preserve">  We cloned an operon containing the three subunits of the </w:t>
      </w:r>
      <w:proofErr w:type="spellStart"/>
      <w:r w:rsidRPr="004074AC">
        <w:rPr>
          <w:i/>
        </w:rPr>
        <w:t>Methanosarcina</w:t>
      </w:r>
      <w:proofErr w:type="spellEnd"/>
      <w:r w:rsidRPr="004074AC">
        <w:rPr>
          <w:i/>
        </w:rPr>
        <w:t xml:space="preserve"> </w:t>
      </w:r>
      <w:proofErr w:type="spellStart"/>
      <w:r w:rsidRPr="004074AC">
        <w:rPr>
          <w:i/>
        </w:rPr>
        <w:t>acetivorans</w:t>
      </w:r>
      <w:proofErr w:type="spellEnd"/>
      <w:r>
        <w:t xml:space="preserve"> methanol methyltransferase and a putative activator of the enzyme.  The operon is thus composed of </w:t>
      </w:r>
      <w:proofErr w:type="spellStart"/>
      <w:r>
        <w:t>MtaC</w:t>
      </w:r>
      <w:proofErr w:type="spellEnd"/>
      <w:r>
        <w:t xml:space="preserve">, </w:t>
      </w:r>
      <w:proofErr w:type="spellStart"/>
      <w:r>
        <w:t>MtaB</w:t>
      </w:r>
      <w:proofErr w:type="spellEnd"/>
      <w:r>
        <w:t xml:space="preserve"> with a C-terminal his tag, </w:t>
      </w:r>
      <w:proofErr w:type="spellStart"/>
      <w:r>
        <w:t>MtaA</w:t>
      </w:r>
      <w:proofErr w:type="spellEnd"/>
      <w:r>
        <w:t>, and the activator MA4380.  Fig. 1</w:t>
      </w:r>
      <w:r w:rsidRPr="00CD1EBC">
        <w:t xml:space="preserve"> shows </w:t>
      </w:r>
      <w:r>
        <w:t xml:space="preserve">that we have not only obtained marked </w:t>
      </w:r>
      <w:r w:rsidRPr="00CD1EBC">
        <w:t>expression</w:t>
      </w:r>
      <w:r>
        <w:t xml:space="preserve">, but we have also been able to purify the B and C subunits in a single pull-down step.  The C-subunit co-purifies with the his-tagged B subunit.  The A subunit may be expressed too but would not be detected if it did not </w:t>
      </w:r>
      <w:proofErr w:type="spellStart"/>
      <w:r>
        <w:t>copurify</w:t>
      </w:r>
      <w:proofErr w:type="spellEnd"/>
      <w:r>
        <w:t xml:space="preserve"> with </w:t>
      </w:r>
      <w:proofErr w:type="spellStart"/>
      <w:r>
        <w:t>MtaB</w:t>
      </w:r>
      <w:proofErr w:type="spellEnd"/>
      <w:r>
        <w:t xml:space="preserve"> and C.  The literature suggests that the A subunit is not stably bound to the other two subunits.  This strain is currently being tested for methanol methyltransferase activity by the Ragsdale lab.</w:t>
      </w:r>
    </w:p>
    <w:p w14:paraId="0717A735" w14:textId="77777777" w:rsidR="008B0735" w:rsidRDefault="008B0735" w:rsidP="008B0735">
      <w:pPr>
        <w:ind w:firstLine="0"/>
      </w:pPr>
    </w:p>
    <w:p w14:paraId="31764803" w14:textId="1D948D4E" w:rsidR="008B0735" w:rsidRDefault="008B0735" w:rsidP="008B0735">
      <w:pPr>
        <w:ind w:firstLine="0"/>
      </w:pPr>
      <w:r>
        <w:rPr>
          <w:noProof/>
        </w:rPr>
        <w:drawing>
          <wp:inline distT="0" distB="0" distL="0" distR="0" wp14:anchorId="63339D5E" wp14:editId="2BCEB0B8">
            <wp:extent cx="5943600" cy="393016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rotWithShape="1">
                    <a:blip r:embed="rId8">
                      <a:extLst>
                        <a:ext uri="{28A0092B-C50C-407E-A947-70E740481C1C}">
                          <a14:useLocalDpi xmlns:a14="http://schemas.microsoft.com/office/drawing/2010/main" val="0"/>
                        </a:ext>
                      </a:extLst>
                    </a:blip>
                    <a:srcRect t="11834"/>
                    <a:stretch/>
                  </pic:blipFill>
                  <pic:spPr bwMode="auto">
                    <a:xfrm>
                      <a:off x="0" y="0"/>
                      <a:ext cx="5943600" cy="3930161"/>
                    </a:xfrm>
                    <a:prstGeom prst="rect">
                      <a:avLst/>
                    </a:prstGeom>
                    <a:ln>
                      <a:noFill/>
                    </a:ln>
                    <a:extLst>
                      <a:ext uri="{53640926-AAD7-44D8-BBD7-CCE9431645EC}">
                        <a14:shadowObscured xmlns:a14="http://schemas.microsoft.com/office/drawing/2010/main"/>
                      </a:ext>
                    </a:extLst>
                  </pic:spPr>
                </pic:pic>
              </a:graphicData>
            </a:graphic>
          </wp:inline>
        </w:drawing>
      </w:r>
    </w:p>
    <w:p w14:paraId="21B577EE" w14:textId="41A66282" w:rsidR="008B0735" w:rsidRPr="004074AC" w:rsidRDefault="003B713B" w:rsidP="008B0735">
      <w:pPr>
        <w:ind w:firstLine="0"/>
        <w:rPr>
          <w:rFonts w:ascii="Arial" w:hAnsi="Arial"/>
        </w:rPr>
      </w:pPr>
      <w:r w:rsidRPr="00314605">
        <w:rPr>
          <w:noProof/>
        </w:rPr>
        <mc:AlternateContent>
          <mc:Choice Requires="wps">
            <w:drawing>
              <wp:anchor distT="0" distB="0" distL="114300" distR="114300" simplePos="0" relativeHeight="251663360" behindDoc="0" locked="0" layoutInCell="1" allowOverlap="1" wp14:anchorId="362C47E1" wp14:editId="271DDF08">
                <wp:simplePos x="0" y="0"/>
                <wp:positionH relativeFrom="column">
                  <wp:posOffset>-64770</wp:posOffset>
                </wp:positionH>
                <wp:positionV relativeFrom="paragraph">
                  <wp:posOffset>1565275</wp:posOffset>
                </wp:positionV>
                <wp:extent cx="3388995" cy="299529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299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E065E" w14:textId="77777777" w:rsidR="003B713B" w:rsidRDefault="003B713B" w:rsidP="003B713B">
                            <w:pPr>
                              <w:rPr>
                                <w:b/>
                              </w:rPr>
                            </w:pPr>
                            <w:r>
                              <w:rPr>
                                <w:b/>
                                <w:noProof/>
                              </w:rPr>
                              <w:drawing>
                                <wp:inline distT="0" distB="0" distL="0" distR="0" wp14:anchorId="75F71360" wp14:editId="22AF3B65">
                                  <wp:extent cx="4511840" cy="25829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541692" cy="2600035"/>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36E7210F" w14:textId="77777777" w:rsidR="003B713B" w:rsidRPr="00207A21" w:rsidRDefault="003B713B" w:rsidP="003B713B">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Growth yield predictions compared to 95% confidence interval of measured values </w:t>
                            </w:r>
                          </w:p>
                          <w:p w14:paraId="5BEC1F47" w14:textId="77777777" w:rsidR="003B713B" w:rsidRDefault="003B713B" w:rsidP="003B713B"/>
                          <w:p w14:paraId="0C78D70A" w14:textId="77777777" w:rsidR="003B713B" w:rsidRDefault="003B713B" w:rsidP="003B713B">
                            <w:pPr>
                              <w:ind w:firstLine="0"/>
                            </w:pPr>
                          </w:p>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5.1pt;margin-top:123.25pt;width:266.85pt;height:235.8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" filled="f" stroked="f">
                <v:textbox inset=",7.2pt,,7.2pt">
                  <w:txbxContent>
                    <w:p w14:paraId="4C1E065E" w14:textId="77777777" w:rsidR="003B713B" w:rsidRDefault="003B713B" w:rsidP="003B713B">
                      <w:pPr>
                        <w:rPr>
                          <w:b/>
                        </w:rPr>
                      </w:pPr>
                      <w:r>
                        <w:rPr>
                          <w:b/>
                          <w:noProof/>
                        </w:rPr>
                        <w:drawing>
                          <wp:inline distT="0" distB="0" distL="0" distR="0" wp14:anchorId="75F71360" wp14:editId="22AF3B65">
                            <wp:extent cx="4511840" cy="25829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541692" cy="2600035"/>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36E7210F" w14:textId="77777777" w:rsidR="003B713B" w:rsidRPr="00207A21" w:rsidRDefault="003B713B" w:rsidP="003B713B">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Growth yield predictions compared to 95% confidence interval of measured values </w:t>
                      </w:r>
                    </w:p>
                    <w:p w14:paraId="5BEC1F47" w14:textId="77777777" w:rsidR="003B713B" w:rsidRDefault="003B713B" w:rsidP="003B713B"/>
                    <w:p w14:paraId="0C78D70A" w14:textId="77777777" w:rsidR="003B713B" w:rsidRDefault="003B713B" w:rsidP="003B713B">
                      <w:pPr>
                        <w:ind w:firstLine="0"/>
                      </w:pPr>
                    </w:p>
                  </w:txbxContent>
                </v:textbox>
                <w10:wrap type="square"/>
              </v:shape>
            </w:pict>
          </mc:Fallback>
        </mc:AlternateContent>
      </w:r>
      <w:proofErr w:type="gramStart"/>
      <w:r w:rsidR="008B0735" w:rsidRPr="00725F78">
        <w:rPr>
          <w:rFonts w:ascii="Arial" w:hAnsi="Arial"/>
        </w:rPr>
        <w:t>Fig. 1.</w:t>
      </w:r>
      <w:proofErr w:type="gramEnd"/>
      <w:r w:rsidR="008B0735" w:rsidRPr="00725F78">
        <w:rPr>
          <w:rFonts w:ascii="Arial" w:hAnsi="Arial"/>
        </w:rPr>
        <w:t xml:space="preserve">  </w:t>
      </w:r>
      <w:proofErr w:type="gramStart"/>
      <w:r w:rsidR="008B0735" w:rsidRPr="004074AC">
        <w:rPr>
          <w:rFonts w:ascii="Arial" w:hAnsi="Arial"/>
          <w:b/>
        </w:rPr>
        <w:t>A</w:t>
      </w:r>
      <w:r w:rsidR="008B0735">
        <w:rPr>
          <w:rFonts w:ascii="Arial" w:hAnsi="Arial"/>
        </w:rPr>
        <w:t xml:space="preserve">, </w:t>
      </w:r>
      <w:r w:rsidR="008B0735" w:rsidRPr="008C2C76">
        <w:rPr>
          <w:rFonts w:ascii="Arial" w:hAnsi="Arial"/>
          <w:i/>
        </w:rPr>
        <w:lastRenderedPageBreak/>
        <w:t xml:space="preserve">Western blot showing expression of </w:t>
      </w:r>
      <w:proofErr w:type="spellStart"/>
      <w:r w:rsidR="008B0735" w:rsidRPr="008C2C76">
        <w:rPr>
          <w:rFonts w:ascii="Arial" w:hAnsi="Arial"/>
          <w:i/>
        </w:rPr>
        <w:t>MtaB</w:t>
      </w:r>
      <w:proofErr w:type="spellEnd"/>
      <w:r w:rsidR="008B0735">
        <w:rPr>
          <w:rFonts w:ascii="Arial" w:hAnsi="Arial"/>
        </w:rPr>
        <w:t>.</w:t>
      </w:r>
      <w:proofErr w:type="gramEnd"/>
      <w:r w:rsidR="008B0735">
        <w:rPr>
          <w:rFonts w:ascii="Arial" w:hAnsi="Arial"/>
        </w:rPr>
        <w:t xml:space="preserve">  </w:t>
      </w:r>
      <w:proofErr w:type="spellStart"/>
      <w:r w:rsidR="008B0735">
        <w:rPr>
          <w:rFonts w:ascii="Arial" w:hAnsi="Arial"/>
        </w:rPr>
        <w:t>HdrA</w:t>
      </w:r>
      <w:proofErr w:type="spellEnd"/>
      <w:r w:rsidR="008B0735">
        <w:rPr>
          <w:rFonts w:ascii="Arial" w:hAnsi="Arial"/>
        </w:rPr>
        <w:t xml:space="preserve"> is a positive control having a previously determined high level of expression of his-tagged </w:t>
      </w:r>
      <w:proofErr w:type="spellStart"/>
      <w:r w:rsidR="008B0735">
        <w:rPr>
          <w:rFonts w:ascii="Arial" w:hAnsi="Arial"/>
        </w:rPr>
        <w:t>HdrA</w:t>
      </w:r>
      <w:proofErr w:type="spellEnd"/>
      <w:r w:rsidR="008B0735">
        <w:rPr>
          <w:rFonts w:ascii="Arial" w:hAnsi="Arial"/>
        </w:rPr>
        <w:t xml:space="preserve"> from </w:t>
      </w:r>
      <w:proofErr w:type="spellStart"/>
      <w:r w:rsidR="008B0735" w:rsidRPr="004074AC">
        <w:rPr>
          <w:rFonts w:ascii="Arial" w:hAnsi="Arial"/>
          <w:i/>
        </w:rPr>
        <w:t>Methanothermobacter</w:t>
      </w:r>
      <w:proofErr w:type="spellEnd"/>
      <w:r w:rsidR="008B0735" w:rsidRPr="004074AC">
        <w:rPr>
          <w:rFonts w:ascii="Arial" w:hAnsi="Arial"/>
          <w:i/>
        </w:rPr>
        <w:t xml:space="preserve"> </w:t>
      </w:r>
      <w:proofErr w:type="spellStart"/>
      <w:r w:rsidR="008B0735" w:rsidRPr="004074AC">
        <w:rPr>
          <w:rFonts w:ascii="Arial" w:hAnsi="Arial"/>
          <w:i/>
        </w:rPr>
        <w:t>marburgensis</w:t>
      </w:r>
      <w:proofErr w:type="spellEnd"/>
      <w:r w:rsidR="008B0735">
        <w:rPr>
          <w:rFonts w:ascii="Arial" w:hAnsi="Arial"/>
        </w:rPr>
        <w:t xml:space="preserve">.  </w:t>
      </w:r>
      <w:r w:rsidR="008B0735">
        <w:rPr>
          <w:rFonts w:ascii="Arial" w:hAnsi="Arial"/>
          <w:b/>
        </w:rPr>
        <w:t>B</w:t>
      </w:r>
      <w:r w:rsidR="008C2C76">
        <w:rPr>
          <w:rFonts w:ascii="Arial" w:hAnsi="Arial"/>
        </w:rPr>
        <w:t xml:space="preserve">, </w:t>
      </w:r>
      <w:r w:rsidR="008C2C76" w:rsidRPr="008C2C76">
        <w:rPr>
          <w:rFonts w:ascii="Arial" w:hAnsi="Arial"/>
          <w:i/>
        </w:rPr>
        <w:t>P</w:t>
      </w:r>
      <w:r w:rsidR="008B0735" w:rsidRPr="008C2C76">
        <w:rPr>
          <w:rFonts w:ascii="Arial" w:hAnsi="Arial"/>
          <w:i/>
        </w:rPr>
        <w:t xml:space="preserve">urification of </w:t>
      </w:r>
      <w:proofErr w:type="spellStart"/>
      <w:r w:rsidR="008B0735" w:rsidRPr="008C2C76">
        <w:rPr>
          <w:rFonts w:ascii="Arial" w:hAnsi="Arial"/>
          <w:i/>
        </w:rPr>
        <w:t>MtaB</w:t>
      </w:r>
      <w:proofErr w:type="spellEnd"/>
      <w:r w:rsidR="008B0735" w:rsidRPr="008C2C76">
        <w:rPr>
          <w:rFonts w:ascii="Arial" w:hAnsi="Arial"/>
          <w:i/>
        </w:rPr>
        <w:t xml:space="preserve"> and </w:t>
      </w:r>
      <w:proofErr w:type="spellStart"/>
      <w:r w:rsidR="008B0735" w:rsidRPr="008C2C76">
        <w:rPr>
          <w:rFonts w:ascii="Arial" w:hAnsi="Arial"/>
          <w:i/>
        </w:rPr>
        <w:t>MtaC</w:t>
      </w:r>
      <w:proofErr w:type="spellEnd"/>
      <w:r w:rsidR="008B0735">
        <w:rPr>
          <w:rFonts w:ascii="Arial" w:hAnsi="Arial"/>
        </w:rPr>
        <w:t xml:space="preserve">.  Cell extract was incubated with Ni-NTA agarose and bound proteins were eluted with imidazole.  </w:t>
      </w:r>
      <w:proofErr w:type="spellStart"/>
      <w:r w:rsidR="008B0735">
        <w:rPr>
          <w:rFonts w:ascii="Arial" w:hAnsi="Arial"/>
        </w:rPr>
        <w:t>CbiX</w:t>
      </w:r>
      <w:proofErr w:type="spellEnd"/>
      <w:r w:rsidR="008B0735">
        <w:rPr>
          <w:rFonts w:ascii="Arial" w:hAnsi="Arial"/>
        </w:rPr>
        <w:t xml:space="preserve"> is a native protein that naturally contains a run of histidine residues and serves as an internal standard.</w:t>
      </w:r>
    </w:p>
    <w:p w14:paraId="49C69AF6" w14:textId="77777777" w:rsidR="008B0735" w:rsidRDefault="008B0735" w:rsidP="008B0735">
      <w:pPr>
        <w:ind w:firstLine="0"/>
      </w:pPr>
    </w:p>
    <w:p w14:paraId="10CF34D8" w14:textId="4F5C774F" w:rsidR="00CD1EBC" w:rsidRPr="005E7587" w:rsidRDefault="00754B36" w:rsidP="00CD1EBC">
      <w:pPr>
        <w:ind w:firstLine="0"/>
      </w:pPr>
      <w:r w:rsidRPr="005E7587">
        <w:rPr>
          <w:b/>
        </w:rPr>
        <w:t>Milestones 2.x</w:t>
      </w:r>
    </w:p>
    <w:p w14:paraId="3C74A5D2" w14:textId="47C829FC" w:rsidR="00B0484E" w:rsidRPr="005E7587" w:rsidRDefault="00B0484E" w:rsidP="00B0484E">
      <w:pPr>
        <w:ind w:firstLine="0"/>
        <w:rPr>
          <w:b/>
          <w:i/>
        </w:rPr>
      </w:pPr>
      <w:r w:rsidRPr="005E7587">
        <w:rPr>
          <w:b/>
        </w:rPr>
        <w:t>Milestones 2.</w:t>
      </w:r>
      <w:r w:rsidR="004721F3" w:rsidRPr="005E7587">
        <w:rPr>
          <w:b/>
        </w:rPr>
        <w:t>3</w:t>
      </w:r>
      <w:r w:rsidRPr="005E7587">
        <w:rPr>
          <w:b/>
        </w:rPr>
        <w:t>-2.</w:t>
      </w:r>
      <w:r w:rsidR="004721F3" w:rsidRPr="005E7587">
        <w:rPr>
          <w:b/>
        </w:rPr>
        <w:t>4</w:t>
      </w:r>
      <w:r w:rsidRPr="005E7587">
        <w:rPr>
          <w:b/>
        </w:rPr>
        <w:t xml:space="preserve">:  Build and refine a draft metabolic model for </w:t>
      </w:r>
      <w:r w:rsidRPr="005E7587">
        <w:rPr>
          <w:b/>
          <w:i/>
        </w:rPr>
        <w:t xml:space="preserve">M. maripaludis </w:t>
      </w:r>
    </w:p>
    <w:p w14:paraId="620A3A23" w14:textId="02A9FAD7" w:rsidR="00B0484E" w:rsidRPr="00627CE3" w:rsidRDefault="00F40E9F" w:rsidP="00B0484E">
      <w:pPr>
        <w:ind w:firstLine="0"/>
        <w:rPr>
          <w:b/>
        </w:rPr>
      </w:pPr>
      <w:r w:rsidRPr="005E7587">
        <w:t>We have previously described our metabolic model of</w:t>
      </w:r>
      <w:r w:rsidR="00B0484E" w:rsidRPr="005E7587">
        <w:t xml:space="preserve"> </w:t>
      </w:r>
      <w:r w:rsidR="00B0484E" w:rsidRPr="005E7587">
        <w:rPr>
          <w:i/>
        </w:rPr>
        <w:t>M. maripaludis S2</w:t>
      </w:r>
      <w:r w:rsidR="00801C87" w:rsidRPr="005E7587">
        <w:rPr>
          <w:i/>
        </w:rPr>
        <w:t xml:space="preserve"> </w:t>
      </w:r>
      <w:r w:rsidRPr="005E7587">
        <w:t>and the iterative process of manual curation. In this quarter, we completed chemostat growth experiments to re-measure dry cell weight versus optical density and gathered methane secretion data at a variety of dilution rates. Using these data, we trained and tested our model’s ATP maintenance parameters, demonstrating our model’s ability to robustly predict measured growth yields within or close to the 95% confidence interval across a range of methane evolution rates (Fig. 2).</w:t>
      </w:r>
      <w:r w:rsidR="004721F3" w:rsidRPr="005E7587">
        <w:rPr>
          <w:i/>
        </w:rPr>
        <w:t xml:space="preserve"> </w:t>
      </w:r>
      <w:r w:rsidRPr="005E7587">
        <w:t xml:space="preserve">This growth yield validation falls well within our goal </w:t>
      </w:r>
      <w:r w:rsidRPr="00627CE3">
        <w:t>of &lt;20% prediction error and our use of leave one out cross validation ensured that we minimized overfitting our model.</w:t>
      </w:r>
    </w:p>
    <w:p w14:paraId="6C1840FF" w14:textId="1F0298A3" w:rsidR="003B713B" w:rsidRPr="00627CE3" w:rsidRDefault="00EF54BB" w:rsidP="00207A21">
      <w:pPr>
        <w:ind w:firstLine="720"/>
      </w:pPr>
      <w:r w:rsidRPr="00627CE3">
        <w:t>Our predictions for strain designs have been less successful thus far, though we have reason to believe this will soon change. After demonstrating that adding a ferredoxin</w:t>
      </w:r>
      <w:proofErr w:type="gramStart"/>
      <w:r w:rsidRPr="00627CE3">
        <w:t>:H</w:t>
      </w:r>
      <w:r w:rsidRPr="00627CE3">
        <w:rPr>
          <w:vertAlign w:val="subscript"/>
        </w:rPr>
        <w:t>2</w:t>
      </w:r>
      <w:proofErr w:type="gramEnd"/>
      <w:r w:rsidRPr="00627CE3">
        <w:t xml:space="preserve"> </w:t>
      </w:r>
      <w:r w:rsidR="005E7587" w:rsidRPr="00627CE3">
        <w:t xml:space="preserve"> </w:t>
      </w:r>
      <w:r w:rsidRPr="00627CE3">
        <w:t xml:space="preserve">oxidoreductase could </w:t>
      </w:r>
      <w:proofErr w:type="spellStart"/>
      <w:r w:rsidRPr="00627CE3">
        <w:t>stoichiometrically</w:t>
      </w:r>
      <w:proofErr w:type="spellEnd"/>
      <w:r w:rsidRPr="00627CE3">
        <w:t xml:space="preserve"> but not energetically enable reverse methanogenesis, we tested hypothetical additions to </w:t>
      </w:r>
      <w:r w:rsidR="0047758E" w:rsidRPr="00627CE3">
        <w:t xml:space="preserve">our solution. Unfortunately, designs using nitrate reduction with a variety of cofactors (NAD, NADP, ferredoxin, hydrogen) fell beneath the threshold of energetic feasibility. Alternatively, we attempted to use a design that uses </w:t>
      </w:r>
      <w:proofErr w:type="spellStart"/>
      <w:r w:rsidR="0047758E" w:rsidRPr="00627CE3">
        <w:t>thiol</w:t>
      </w:r>
      <w:proofErr w:type="gramStart"/>
      <w:r w:rsidR="0047758E" w:rsidRPr="00627CE3">
        <w:t>:fumarate</w:t>
      </w:r>
      <w:proofErr w:type="spellEnd"/>
      <w:proofErr w:type="gramEnd"/>
      <w:r w:rsidR="0047758E" w:rsidRPr="00627CE3">
        <w:t xml:space="preserve"> reductase to bypass heterodisulfide reductase, but this design was also infeasible due to the closeness in free energies of formation between succinate and fumarate. However, after a period of struggle with the </w:t>
      </w:r>
      <w:proofErr w:type="spellStart"/>
      <w:r w:rsidR="0047758E" w:rsidRPr="00627CE3">
        <w:t>SimOptStrain</w:t>
      </w:r>
      <w:proofErr w:type="spellEnd"/>
      <w:r w:rsidR="0047758E" w:rsidRPr="00627CE3">
        <w:t xml:space="preserve"> algorithm, we recently reformulated our strain design challenge as a </w:t>
      </w:r>
      <w:proofErr w:type="spellStart"/>
      <w:r w:rsidR="0047758E" w:rsidRPr="00627CE3">
        <w:t>gapfilling</w:t>
      </w:r>
      <w:proofErr w:type="spellEnd"/>
      <w:r w:rsidR="0047758E" w:rsidRPr="00627CE3">
        <w:t xml:space="preserve"> problem. This alleviated our dependence on </w:t>
      </w:r>
      <w:proofErr w:type="spellStart"/>
      <w:r w:rsidR="0047758E" w:rsidRPr="00627CE3">
        <w:t>SimOptStrain</w:t>
      </w:r>
      <w:proofErr w:type="spellEnd"/>
      <w:r w:rsidR="0047758E" w:rsidRPr="00627CE3">
        <w:t>, which had become a bottleneck, and allowed us to transition to using the DOE Systems Biology Knowledgebase (</w:t>
      </w:r>
      <w:hyperlink r:id="rId10" w:history="1">
        <w:r w:rsidR="0047758E" w:rsidRPr="00627CE3">
          <w:rPr>
            <w:rStyle w:val="Hyperlink"/>
          </w:rPr>
          <w:t>www.kbase.us</w:t>
        </w:r>
      </w:hyperlink>
      <w:r w:rsidR="0047758E" w:rsidRPr="00627CE3">
        <w:t xml:space="preserve">). </w:t>
      </w:r>
      <w:r w:rsidR="003B713B" w:rsidRPr="00627CE3">
        <w:t xml:space="preserve">Changing our design platform should enable us to work more smoothly and quickly to automatically generate energetically feasible design predictions, an objective that has eluded us thus far. </w:t>
      </w:r>
    </w:p>
    <w:p w14:paraId="1A3EA880" w14:textId="2E646EE4" w:rsidR="003B713B" w:rsidRPr="00627CE3" w:rsidRDefault="003B713B" w:rsidP="003B713B">
      <w:pPr>
        <w:ind w:firstLine="720"/>
      </w:pPr>
      <w:r w:rsidRPr="00627CE3">
        <w:t xml:space="preserve">We had also previously used our model to demonstrate that in reverse methanogenesis conditions, the </w:t>
      </w:r>
      <w:proofErr w:type="spellStart"/>
      <w:r w:rsidRPr="00627CE3">
        <w:t>Eha</w:t>
      </w:r>
      <w:proofErr w:type="spellEnd"/>
      <w:r w:rsidRPr="00627CE3">
        <w:t>/</w:t>
      </w:r>
      <w:proofErr w:type="spellStart"/>
      <w:r w:rsidRPr="00627CE3">
        <w:t>Ehb</w:t>
      </w:r>
      <w:proofErr w:type="spellEnd"/>
      <w:r w:rsidRPr="00627CE3">
        <w:t xml:space="preserve"> hydrogenases must play a central role by generating the ion gradient for ATP synthesis. </w:t>
      </w:r>
      <w:proofErr w:type="spellStart"/>
      <w:r w:rsidRPr="00627CE3">
        <w:t>Eha</w:t>
      </w:r>
      <w:proofErr w:type="spellEnd"/>
      <w:r w:rsidRPr="00627CE3">
        <w:t>/</w:t>
      </w:r>
      <w:proofErr w:type="spellStart"/>
      <w:r w:rsidRPr="00627CE3">
        <w:t>Ehb</w:t>
      </w:r>
      <w:proofErr w:type="spellEnd"/>
      <w:r w:rsidRPr="00627CE3">
        <w:t xml:space="preserve"> would also play a role in </w:t>
      </w:r>
      <w:proofErr w:type="spellStart"/>
      <w:r w:rsidRPr="00627CE3">
        <w:t>aceticlastic</w:t>
      </w:r>
      <w:proofErr w:type="spellEnd"/>
      <w:r w:rsidRPr="00627CE3">
        <w:t xml:space="preserve"> methanogenesis, a pathway not known to support growth of </w:t>
      </w:r>
      <w:r w:rsidRPr="00627CE3">
        <w:rPr>
          <w:i/>
        </w:rPr>
        <w:t xml:space="preserve">M. maripaludis </w:t>
      </w:r>
      <w:r w:rsidRPr="00627CE3">
        <w:t xml:space="preserve">on its own. As shown (Fig. 3), our model predicts each mole of acetate converted to methane would require two cycles of </w:t>
      </w:r>
      <w:proofErr w:type="spellStart"/>
      <w:r w:rsidRPr="00627CE3">
        <w:t>Eha</w:t>
      </w:r>
      <w:proofErr w:type="spellEnd"/>
      <w:r w:rsidRPr="00627CE3">
        <w:t>/</w:t>
      </w:r>
      <w:proofErr w:type="spellStart"/>
      <w:r w:rsidRPr="00627CE3">
        <w:t>Ehb</w:t>
      </w:r>
      <w:proofErr w:type="spellEnd"/>
      <w:r w:rsidRPr="00627CE3">
        <w:t xml:space="preserve"> to balance ferredoxin in the cell. Based upon this prediction, we hypothesized that </w:t>
      </w:r>
      <w:proofErr w:type="spellStart"/>
      <w:r w:rsidRPr="00627CE3">
        <w:t>Eha</w:t>
      </w:r>
      <w:proofErr w:type="spellEnd"/>
      <w:r w:rsidRPr="00627CE3">
        <w:t>/</w:t>
      </w:r>
      <w:proofErr w:type="spellStart"/>
      <w:r w:rsidRPr="00627CE3">
        <w:t>Ehb</w:t>
      </w:r>
      <w:proofErr w:type="spellEnd"/>
      <w:r w:rsidRPr="00627CE3">
        <w:t xml:space="preserve"> can only function as an anaplerotic source or sink of ferredoxin and restricted its flux to 10% the rate of methane secretion. This modeling hypothesis has far-reaching implications for metabolic engineering, as it predicts that any attempt to reverse methanogenesis must necessarily either overexpress </w:t>
      </w:r>
      <w:proofErr w:type="spellStart"/>
      <w:r w:rsidRPr="00627CE3">
        <w:t>Eha</w:t>
      </w:r>
      <w:proofErr w:type="spellEnd"/>
      <w:r w:rsidRPr="00627CE3">
        <w:t>/</w:t>
      </w:r>
      <w:proofErr w:type="spellStart"/>
      <w:r w:rsidRPr="00627CE3">
        <w:t>Ehb</w:t>
      </w:r>
      <w:proofErr w:type="spellEnd"/>
      <w:r w:rsidRPr="00627CE3">
        <w:t xml:space="preserve"> or clone in an alternative hydrogenase to fulfill electron carrier demands. </w:t>
      </w:r>
    </w:p>
    <w:p w14:paraId="4B1A543A" w14:textId="76D11920" w:rsidR="003B713B" w:rsidRDefault="003B713B" w:rsidP="003B713B">
      <w:pPr>
        <w:ind w:firstLine="720"/>
        <w:rPr>
          <w:highlight w:val="yellow"/>
        </w:rPr>
      </w:pPr>
    </w:p>
    <w:p w14:paraId="4F82EDFB" w14:textId="77777777" w:rsidR="003B713B" w:rsidRDefault="003B713B" w:rsidP="003B713B">
      <w:pPr>
        <w:ind w:firstLine="720"/>
        <w:rPr>
          <w:highlight w:val="yellow"/>
        </w:rPr>
      </w:pPr>
    </w:p>
    <w:p w14:paraId="33502CD5" w14:textId="5266DEEC" w:rsidR="005A43CC" w:rsidRDefault="003B713B" w:rsidP="00207A21">
      <w:pPr>
        <w:ind w:firstLine="720"/>
        <w:rPr>
          <w:b/>
        </w:rPr>
      </w:pPr>
      <w:r>
        <w:rPr>
          <w:highlight w:val="yellow"/>
        </w:rPr>
        <w:t xml:space="preserve"> </w:t>
      </w:r>
    </w:p>
    <w:p w14:paraId="36F6BCA6" w14:textId="57B5A8C0" w:rsidR="005A43CC" w:rsidRDefault="00207A21" w:rsidP="0068200E">
      <w:pPr>
        <w:ind w:firstLine="0"/>
      </w:pPr>
      <w:r w:rsidRPr="00314605">
        <w:rPr>
          <w:noProof/>
        </w:rPr>
        <w:lastRenderedPageBreak/>
        <mc:AlternateContent>
          <mc:Choice Requires="wps">
            <w:drawing>
              <wp:anchor distT="0" distB="0" distL="114300" distR="114300" simplePos="0" relativeHeight="251659264" behindDoc="0" locked="0" layoutInCell="1" allowOverlap="1" wp14:anchorId="5B8C0F50" wp14:editId="0F6FE76E">
                <wp:simplePos x="0" y="0"/>
                <wp:positionH relativeFrom="column">
                  <wp:posOffset>-253365</wp:posOffset>
                </wp:positionH>
                <wp:positionV relativeFrom="paragraph">
                  <wp:posOffset>-1243330</wp:posOffset>
                </wp:positionV>
                <wp:extent cx="3388995" cy="393636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6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5DE2B11E" w:rsidR="006D7977" w:rsidRDefault="006D7977" w:rsidP="00B0484E">
                            <w:pPr>
                              <w:rPr>
                                <w:b/>
                              </w:rPr>
                            </w:pPr>
                            <w:r>
                              <w:rPr>
                                <w:b/>
                                <w:noProof/>
                              </w:rPr>
                              <w:drawing>
                                <wp:inline distT="0" distB="0" distL="0" distR="0" wp14:anchorId="0AF78119" wp14:editId="0011A9F9">
                                  <wp:extent cx="4498427" cy="312157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9432" r="4432" b="33649"/>
                                          <a:stretch/>
                                        </pic:blipFill>
                                        <pic:spPr bwMode="auto">
                                          <a:xfrm>
                                            <a:off x="0" y="0"/>
                                            <a:ext cx="4506844" cy="3127414"/>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47B5BAEC" w14:textId="16ACF34B" w:rsidR="006D7977" w:rsidRPr="00207A21" w:rsidRDefault="006D7977" w:rsidP="00207A21">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sidR="003B713B">
                              <w:rPr>
                                <w:rFonts w:ascii="Arial" w:hAnsi="Arial" w:cs="Arial"/>
                                <w:i/>
                                <w:sz w:val="20"/>
                                <w:szCs w:val="20"/>
                              </w:rPr>
                              <w:t xml:space="preserve">Predicted </w:t>
                            </w:r>
                            <w:proofErr w:type="spellStart"/>
                            <w:r w:rsidR="003B713B">
                              <w:rPr>
                                <w:rFonts w:ascii="Arial" w:hAnsi="Arial" w:cs="Arial"/>
                                <w:i/>
                                <w:sz w:val="20"/>
                                <w:szCs w:val="20"/>
                              </w:rPr>
                              <w:t>aceticlastic</w:t>
                            </w:r>
                            <w:proofErr w:type="spellEnd"/>
                            <w:r w:rsidR="003B713B">
                              <w:rPr>
                                <w:rFonts w:ascii="Arial" w:hAnsi="Arial" w:cs="Arial"/>
                                <w:i/>
                                <w:sz w:val="20"/>
                                <w:szCs w:val="20"/>
                              </w:rPr>
                              <w:t xml:space="preserve"> pathway requiring central use of </w:t>
                            </w:r>
                            <w:proofErr w:type="spellStart"/>
                            <w:r w:rsidR="003B713B">
                              <w:rPr>
                                <w:rFonts w:ascii="Arial" w:hAnsi="Arial" w:cs="Arial"/>
                                <w:i/>
                                <w:sz w:val="20"/>
                                <w:szCs w:val="20"/>
                              </w:rPr>
                              <w:t>Eha</w:t>
                            </w:r>
                            <w:proofErr w:type="spellEnd"/>
                            <w:r w:rsidR="003B713B">
                              <w:rPr>
                                <w:rFonts w:ascii="Arial" w:hAnsi="Arial" w:cs="Arial"/>
                                <w:i/>
                                <w:sz w:val="20"/>
                                <w:szCs w:val="20"/>
                              </w:rPr>
                              <w:t>/</w:t>
                            </w:r>
                            <w:proofErr w:type="spellStart"/>
                            <w:r w:rsidR="003B713B">
                              <w:rPr>
                                <w:rFonts w:ascii="Arial" w:hAnsi="Arial" w:cs="Arial"/>
                                <w:i/>
                                <w:sz w:val="20"/>
                                <w:szCs w:val="20"/>
                              </w:rPr>
                              <w:t>Ehb</w:t>
                            </w:r>
                            <w:proofErr w:type="spellEnd"/>
                            <w:r w:rsidR="00F40E9F">
                              <w:rPr>
                                <w:rFonts w:ascii="Arial" w:hAnsi="Arial" w:cs="Arial"/>
                                <w:i/>
                                <w:sz w:val="20"/>
                                <w:szCs w:val="20"/>
                              </w:rPr>
                              <w:t xml:space="preserve"> </w:t>
                            </w:r>
                          </w:p>
                          <w:p w14:paraId="21D0DA6F" w14:textId="77777777" w:rsidR="006D7977" w:rsidRDefault="006D7977" w:rsidP="00B0484E"/>
                          <w:p w14:paraId="6458A0F9" w14:textId="77777777" w:rsidR="006D7977" w:rsidRDefault="006D7977" w:rsidP="005E7587">
                            <w:pPr>
                              <w:ind w:firstLine="0"/>
                            </w:pPr>
                          </w:p>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19.95pt;margin-top:-97.9pt;width:266.85pt;height:309.9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" filled="f" stroked="f">
                <v:textbox inset=",7.2pt,,7.2pt">
                  <w:txbxContent>
                    <w:p w14:paraId="7BB5DE3E" w14:textId="5DE2B11E" w:rsidR="006D7977" w:rsidRDefault="006D7977" w:rsidP="00B0484E">
                      <w:pPr>
                        <w:rPr>
                          <w:b/>
                        </w:rPr>
                      </w:pPr>
                      <w:r>
                        <w:rPr>
                          <w:b/>
                          <w:noProof/>
                        </w:rPr>
                        <w:drawing>
                          <wp:inline distT="0" distB="0" distL="0" distR="0" wp14:anchorId="0AF78119" wp14:editId="0011A9F9">
                            <wp:extent cx="4498427" cy="312157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9432" r="4432" b="33649"/>
                                    <a:stretch/>
                                  </pic:blipFill>
                                  <pic:spPr bwMode="auto">
                                    <a:xfrm>
                                      <a:off x="0" y="0"/>
                                      <a:ext cx="4506844" cy="3127414"/>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47B5BAEC" w14:textId="16ACF34B" w:rsidR="006D7977" w:rsidRPr="00207A21" w:rsidRDefault="006D7977" w:rsidP="00207A21">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sidR="003B713B">
                        <w:rPr>
                          <w:rFonts w:ascii="Arial" w:hAnsi="Arial" w:cs="Arial"/>
                          <w:i/>
                          <w:sz w:val="20"/>
                          <w:szCs w:val="20"/>
                        </w:rPr>
                        <w:t xml:space="preserve">Predicted </w:t>
                      </w:r>
                      <w:proofErr w:type="spellStart"/>
                      <w:r w:rsidR="003B713B">
                        <w:rPr>
                          <w:rFonts w:ascii="Arial" w:hAnsi="Arial" w:cs="Arial"/>
                          <w:i/>
                          <w:sz w:val="20"/>
                          <w:szCs w:val="20"/>
                        </w:rPr>
                        <w:t>aceticlastic</w:t>
                      </w:r>
                      <w:proofErr w:type="spellEnd"/>
                      <w:r w:rsidR="003B713B">
                        <w:rPr>
                          <w:rFonts w:ascii="Arial" w:hAnsi="Arial" w:cs="Arial"/>
                          <w:i/>
                          <w:sz w:val="20"/>
                          <w:szCs w:val="20"/>
                        </w:rPr>
                        <w:t xml:space="preserve"> pathway requiring central use of </w:t>
                      </w:r>
                      <w:proofErr w:type="spellStart"/>
                      <w:r w:rsidR="003B713B">
                        <w:rPr>
                          <w:rFonts w:ascii="Arial" w:hAnsi="Arial" w:cs="Arial"/>
                          <w:i/>
                          <w:sz w:val="20"/>
                          <w:szCs w:val="20"/>
                        </w:rPr>
                        <w:t>Eha</w:t>
                      </w:r>
                      <w:proofErr w:type="spellEnd"/>
                      <w:r w:rsidR="003B713B">
                        <w:rPr>
                          <w:rFonts w:ascii="Arial" w:hAnsi="Arial" w:cs="Arial"/>
                          <w:i/>
                          <w:sz w:val="20"/>
                          <w:szCs w:val="20"/>
                        </w:rPr>
                        <w:t>/</w:t>
                      </w:r>
                      <w:proofErr w:type="spellStart"/>
                      <w:r w:rsidR="003B713B">
                        <w:rPr>
                          <w:rFonts w:ascii="Arial" w:hAnsi="Arial" w:cs="Arial"/>
                          <w:i/>
                          <w:sz w:val="20"/>
                          <w:szCs w:val="20"/>
                        </w:rPr>
                        <w:t>Ehb</w:t>
                      </w:r>
                      <w:proofErr w:type="spellEnd"/>
                      <w:r w:rsidR="00F40E9F">
                        <w:rPr>
                          <w:rFonts w:ascii="Arial" w:hAnsi="Arial" w:cs="Arial"/>
                          <w:i/>
                          <w:sz w:val="20"/>
                          <w:szCs w:val="20"/>
                        </w:rPr>
                        <w:t xml:space="preserve"> </w:t>
                      </w:r>
                    </w:p>
                    <w:p w14:paraId="21D0DA6F" w14:textId="77777777" w:rsidR="006D7977" w:rsidRDefault="006D7977" w:rsidP="00B0484E"/>
                    <w:p w14:paraId="6458A0F9" w14:textId="77777777" w:rsidR="006D7977" w:rsidRDefault="006D7977" w:rsidP="005E7587">
                      <w:pPr>
                        <w:ind w:firstLine="0"/>
                      </w:pPr>
                    </w:p>
                  </w:txbxContent>
                </v:textbox>
                <w10:wrap type="square"/>
              </v:shape>
            </w:pict>
          </mc:Fallback>
        </mc:AlternateContent>
      </w:r>
    </w:p>
    <w:p w14:paraId="64153A52" w14:textId="52378504" w:rsidR="000B1DB8" w:rsidRDefault="000B1DB8" w:rsidP="000B1DB8">
      <w:pPr>
        <w:ind w:firstLine="0"/>
        <w:rPr>
          <w:b/>
        </w:rPr>
      </w:pPr>
      <w:r>
        <w:rPr>
          <w:b/>
        </w:rPr>
        <w:t xml:space="preserve">Milestones </w:t>
      </w:r>
      <w:r w:rsidR="005A43CC">
        <w:rPr>
          <w:b/>
        </w:rPr>
        <w:t>3</w:t>
      </w:r>
      <w:r>
        <w:rPr>
          <w:b/>
        </w:rPr>
        <w:t>.x</w:t>
      </w:r>
    </w:p>
    <w:p w14:paraId="34860F0E" w14:textId="15B832B8" w:rsidR="007246C1" w:rsidRDefault="000B1DB8" w:rsidP="00B47F3F">
      <w:pPr>
        <w:ind w:firstLine="360"/>
      </w:pPr>
      <w:r>
        <w:t>In previous quarterly report</w:t>
      </w:r>
      <w:r w:rsidR="00193D3D">
        <w:t>s</w:t>
      </w:r>
      <w:r>
        <w:t xml:space="preserve">, we </w:t>
      </w:r>
      <w:r w:rsidR="00193D3D">
        <w:t>demonstrated</w:t>
      </w:r>
      <w:r w:rsidR="006F6069">
        <w:t xml:space="preserve">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rsidR="006E17E2">
        <w:t xml:space="preserve"> (Equation 1</w:t>
      </w:r>
      <w:r w:rsidR="006F6069">
        <w:t>)</w:t>
      </w:r>
      <w:r>
        <w:t xml:space="preserve"> </w:t>
      </w:r>
      <w:r w:rsidR="006F6069">
        <w:t>by</w:t>
      </w:r>
      <w:r>
        <w:t xml:space="preserve"> </w:t>
      </w:r>
      <w:r w:rsidR="00E179F9" w:rsidRPr="006F6069">
        <w:t xml:space="preserve">the </w:t>
      </w:r>
      <w:r w:rsidR="00E179F9" w:rsidRPr="006F6069">
        <w:rPr>
          <w:i/>
        </w:rPr>
        <w:t xml:space="preserve">M. </w:t>
      </w:r>
      <w:proofErr w:type="spellStart"/>
      <w:r w:rsidR="00207A21" w:rsidRPr="006F6069">
        <w:rPr>
          <w:i/>
        </w:rPr>
        <w:t>marburgensis</w:t>
      </w:r>
      <w:proofErr w:type="spellEnd"/>
      <w:r w:rsidR="00207A21" w:rsidRPr="006F6069">
        <w:t xml:space="preserve"> </w:t>
      </w:r>
      <w:r w:rsidR="00207A21">
        <w:t xml:space="preserve">MCR occurs at rates </w:t>
      </w:r>
      <w:r w:rsidR="00207A21" w:rsidRPr="005A77DD">
        <w:t>(0.8 s</w:t>
      </w:r>
      <w:r w:rsidR="002B6732" w:rsidRPr="002B6732">
        <w:rPr>
          <w:vertAlign w:val="superscript"/>
        </w:rPr>
        <w:t>-</w:t>
      </w:r>
      <w:r w:rsidR="00207A21" w:rsidRPr="005A77DD">
        <w:rPr>
          <w:vertAlign w:val="superscript"/>
        </w:rPr>
        <w:t>1</w:t>
      </w:r>
      <w:r w:rsidR="00207A21" w:rsidRPr="005A77DD">
        <w:t>,</w:t>
      </w:r>
      <w:r w:rsidR="002B6732">
        <w:t xml:space="preserve"> </w:t>
      </w:r>
      <w:r w:rsidR="00207A21" w:rsidRPr="005A77DD">
        <w:t>20</w:t>
      </w:r>
      <w:r w:rsidR="00E167DE" w:rsidRPr="005A77DD">
        <w:rPr>
          <w:vertAlign w:val="superscript"/>
        </w:rPr>
        <w:t>o</w:t>
      </w:r>
      <w:r w:rsidR="00E167DE" w:rsidRPr="005A77DD">
        <w:t>C)</w:t>
      </w:r>
      <w:r w:rsidR="00E167DE">
        <w:t xml:space="preserve"> that reach our target </w:t>
      </w:r>
      <w:r w:rsidR="002B6732">
        <w:t xml:space="preserve">of </w:t>
      </w:r>
      <w:r w:rsidR="00E167DE">
        <w:t>1.0</w:t>
      </w:r>
      <w:r w:rsidR="00E167DE" w:rsidRPr="006F6069">
        <w:t xml:space="preserve"> s</w:t>
      </w:r>
      <w:r w:rsidR="00E167DE" w:rsidRPr="006F6069">
        <w:rPr>
          <w:vertAlign w:val="superscript"/>
        </w:rPr>
        <w:t>-1</w:t>
      </w:r>
      <w:r w:rsidR="00E167DE">
        <w:t xml:space="preserve"> (0.5 units/mg, at optimal conditions). This rate constant is 400-fold faster that </w:t>
      </w:r>
      <w:r w:rsidR="002B6732">
        <w:t xml:space="preserve">reported </w:t>
      </w:r>
      <w:r w:rsidR="006E17E2">
        <w:t>by</w:t>
      </w:r>
      <w:r w:rsidR="00E167DE">
        <w:t xml:space="preserve"> steady-state kinetics (</w:t>
      </w:r>
      <w:r w:rsidR="00E167DE" w:rsidRPr="00867D75">
        <w:t>k</w:t>
      </w:r>
      <w:r w:rsidR="00E167DE" w:rsidRPr="00867D75">
        <w:rPr>
          <w:vertAlign w:val="subscript"/>
        </w:rPr>
        <w:t>cat</w:t>
      </w:r>
      <w:r w:rsidR="00E167DE">
        <w:t xml:space="preserve"> = </w:t>
      </w:r>
      <w:r w:rsidR="00E167DE" w:rsidRPr="00867D75">
        <w:t>0.0025 s</w:t>
      </w:r>
      <w:r w:rsidR="00E167DE" w:rsidRPr="00867D75">
        <w:rPr>
          <w:vertAlign w:val="superscript"/>
        </w:rPr>
        <w:t>-1</w:t>
      </w:r>
      <w:r w:rsidR="00E167DE">
        <w:t xml:space="preserve">) </w:t>
      </w:r>
      <w:r w:rsidR="00E167DE">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E167DE">
        <w:fldChar w:fldCharType="separate"/>
      </w:r>
      <w:r w:rsidR="00421987">
        <w:rPr>
          <w:noProof/>
        </w:rPr>
        <w:t>(1)</w:t>
      </w:r>
      <w:r w:rsidR="00E167DE">
        <w:fldChar w:fldCharType="end"/>
      </w:r>
      <w:r w:rsidR="00E167DE">
        <w:t xml:space="preserve">. </w:t>
      </w:r>
      <w:r w:rsidR="006E17E2">
        <w:t xml:space="preserve">Over the last term, a variety of studies have been performed to characterize the reverse </w:t>
      </w:r>
      <w:proofErr w:type="spellStart"/>
      <w:r w:rsidR="006E17E2">
        <w:t>presteady</w:t>
      </w:r>
      <w:proofErr w:type="spellEnd"/>
      <w:r w:rsidR="006E17E2">
        <w:t xml:space="preserve">-state reaction. </w:t>
      </w:r>
      <w:r w:rsidR="00E167DE">
        <w:t>Thus, w</w:t>
      </w:r>
      <w:r w:rsidR="00083225">
        <w:t>e perform</w:t>
      </w:r>
      <w:r w:rsidR="00E167DE">
        <w:t>ed</w:t>
      </w:r>
      <w:r w:rsidR="00083225">
        <w:t xml:space="preserve"> experiments to validate both the </w:t>
      </w:r>
      <w:proofErr w:type="spellStart"/>
      <w:r w:rsidR="00083225">
        <w:t>presteady</w:t>
      </w:r>
      <w:proofErr w:type="spellEnd"/>
      <w:r w:rsidR="00083225">
        <w:t>-state rate constants</w:t>
      </w:r>
      <w:r w:rsidR="006E17E2" w:rsidRPr="006E17E2">
        <w:t xml:space="preserve"> </w:t>
      </w:r>
      <w:r w:rsidR="006E17E2">
        <w:t>and continue to obtain definitive results with a more straightforward and direct steady-state assay</w:t>
      </w:r>
      <w:r w:rsidR="00083225">
        <w:t xml:space="preserve">. </w:t>
      </w:r>
    </w:p>
    <w:p w14:paraId="21638251" w14:textId="02EC55E6" w:rsidR="006F6069" w:rsidRDefault="006E17E2" w:rsidP="00B47F3F">
      <w:pPr>
        <w:ind w:firstLine="360"/>
      </w:pPr>
      <w:r>
        <w:t xml:space="preserve">Our </w:t>
      </w:r>
      <w:proofErr w:type="spellStart"/>
      <w:r>
        <w:t>pre</w:t>
      </w:r>
      <w:r w:rsidR="007246C1">
        <w:t>steady</w:t>
      </w:r>
      <w:proofErr w:type="spellEnd"/>
      <w:r w:rsidR="007246C1">
        <w:t xml:space="preserve"> state </w:t>
      </w:r>
      <w:r w:rsidR="007246C1" w:rsidRPr="00AA6904">
        <w:t>results indicate that CoBS-SCoM reacts with MCR in a t</w:t>
      </w:r>
      <w:r w:rsidR="007246C1">
        <w:t>hree</w:t>
      </w:r>
      <w:r w:rsidR="007246C1" w:rsidRPr="00AA6904">
        <w:t xml:space="preserve">-step reaction </w:t>
      </w:r>
      <w:r w:rsidR="007246C1">
        <w:t>(Fig.</w:t>
      </w:r>
      <w:r w:rsidR="00B47F3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0"/>
        <w:gridCol w:w="5176"/>
      </w:tblGrid>
      <w:tr w:rsidR="00DC01E8" w14:paraId="2F65634F" w14:textId="77777777" w:rsidTr="007E2A7B">
        <w:trPr>
          <w:trHeight w:val="2177"/>
        </w:trPr>
        <w:tc>
          <w:tcPr>
            <w:tcW w:w="4400" w:type="dxa"/>
            <w:tcBorders>
              <w:right w:val="single" w:sz="4" w:space="0" w:color="auto"/>
            </w:tcBorders>
          </w:tcPr>
          <w:p w14:paraId="29CCB310" w14:textId="01670A8E" w:rsidR="00801C87" w:rsidRPr="00E225F2" w:rsidRDefault="00E225F2" w:rsidP="00BE164D">
            <w:pPr>
              <w:ind w:firstLine="0"/>
              <w:rPr>
                <w:rFonts w:eastAsia="Times New Roman"/>
                <w:color w:val="333333"/>
                <w:shd w:val="clear" w:color="auto" w:fill="FFFFFF"/>
              </w:rPr>
            </w:pPr>
            <w:r>
              <w:t>3</w:t>
            </w:r>
            <w:r w:rsidR="007E2A7B">
              <w:t xml:space="preserve">) </w:t>
            </w:r>
            <w:proofErr w:type="gramStart"/>
            <w:r w:rsidR="007E2A7B">
              <w:t>in</w:t>
            </w:r>
            <w:proofErr w:type="gramEnd"/>
            <w:r w:rsidR="007E2A7B">
              <w:t xml:space="preserve"> </w:t>
            </w:r>
            <w:r w:rsidR="00B47F3F">
              <w:t>w</w:t>
            </w:r>
            <w:r w:rsidR="00BB2A28">
              <w:t>hich</w:t>
            </w:r>
            <w:r w:rsidR="00801C87" w:rsidRPr="00AA6904">
              <w:t xml:space="preserve"> the first step </w:t>
            </w:r>
            <w:r w:rsidR="00BB2A28">
              <w:t>is</w:t>
            </w:r>
            <w:r w:rsidR="00801C87" w:rsidRPr="00AA6904">
              <w:t xml:space="preserve"> formation of the</w:t>
            </w:r>
            <w:r w:rsidR="00801C87">
              <w:t xml:space="preserve"> binary</w:t>
            </w:r>
            <w:r w:rsidR="00801C87" w:rsidRPr="00AA6904">
              <w:t xml:space="preserve"> </w:t>
            </w:r>
            <w:proofErr w:type="spellStart"/>
            <w:r w:rsidR="00801C87" w:rsidRPr="00AA6904">
              <w:t>Michaelis</w:t>
            </w:r>
            <w:proofErr w:type="spellEnd"/>
            <w:r w:rsidR="00801C87" w:rsidRPr="00AA6904">
              <w:t xml:space="preserve"> complex </w:t>
            </w:r>
            <w:r w:rsidR="00B47F3F">
              <w:t xml:space="preserve">with the heterodisulfide substrate </w:t>
            </w:r>
            <w:r w:rsidR="00BC5A9F">
              <w:t xml:space="preserve">and the </w:t>
            </w:r>
            <w:r w:rsidR="00DC01E8" w:rsidRPr="00AA6904">
              <w:t xml:space="preserve">second step </w:t>
            </w:r>
            <w:r w:rsidR="00BB2A28">
              <w:t>is</w:t>
            </w:r>
            <w:r w:rsidR="00DC01E8" w:rsidRPr="00AA6904">
              <w:t xml:space="preserve"> </w:t>
            </w:r>
            <w:r w:rsidR="00DC01E8">
              <w:t>electron transfer</w:t>
            </w:r>
            <w:r w:rsidR="00BB2A28">
              <w:t>,</w:t>
            </w:r>
            <w:r w:rsidR="00DC01E8" w:rsidRPr="00AA6904">
              <w:t xml:space="preserve"> generat</w:t>
            </w:r>
            <w:r w:rsidR="00BB2A28">
              <w:t>ing the</w:t>
            </w:r>
            <w:r w:rsidR="00DC01E8" w:rsidRPr="00AA6904">
              <w:t xml:space="preserve"> </w:t>
            </w:r>
            <w:r w:rsidR="00B47F3F">
              <w:t>Ni(II)-</w:t>
            </w:r>
            <w:r w:rsidR="00DC01E8">
              <w:t>radical anion</w:t>
            </w:r>
            <w:r w:rsidR="00B47F3F">
              <w:t xml:space="preserve"> form of the substrate</w:t>
            </w:r>
            <w:r w:rsidR="00DC01E8" w:rsidRPr="00AA6904">
              <w:t>.</w:t>
            </w:r>
            <w:r w:rsidR="00D850BE">
              <w:t xml:space="preserve"> Then, methane reacts to </w:t>
            </w:r>
            <w:r w:rsidR="00BB2A28">
              <w:t>form</w:t>
            </w:r>
            <w:r w:rsidR="00D850BE">
              <w:t xml:space="preserve"> methyl-</w:t>
            </w:r>
            <w:proofErr w:type="spellStart"/>
            <w:r w:rsidR="00D850BE">
              <w:t>SCoM</w:t>
            </w:r>
            <w:proofErr w:type="spellEnd"/>
            <w:r w:rsidR="00D850BE">
              <w:t xml:space="preserve"> and </w:t>
            </w:r>
            <w:proofErr w:type="spellStart"/>
            <w:r w:rsidR="00D850BE">
              <w:t>CoBSH</w:t>
            </w:r>
            <w:proofErr w:type="spellEnd"/>
            <w:r w:rsidR="00D850BE">
              <w:t xml:space="preserve">. </w:t>
            </w:r>
            <w:r w:rsidR="00B47F3F">
              <w:t>Our results indicate that</w:t>
            </w:r>
            <w:r w:rsidR="007246C1">
              <w:t xml:space="preserve"> </w:t>
            </w:r>
            <w:r w:rsidR="007246C1">
              <w:rPr>
                <w:rFonts w:eastAsia="Times New Roman"/>
                <w:color w:val="333333"/>
                <w:shd w:val="clear" w:color="auto" w:fill="FFFFFF"/>
              </w:rPr>
              <w:t xml:space="preserve">the chemical (bond-breaking and </w:t>
            </w:r>
            <w:r>
              <w:rPr>
                <w:rFonts w:eastAsia="Times New Roman"/>
                <w:color w:val="333333"/>
                <w:shd w:val="clear" w:color="auto" w:fill="FFFFFF"/>
              </w:rPr>
              <w:t>bond</w:t>
            </w:r>
            <w:r w:rsidR="007246C1">
              <w:rPr>
                <w:rFonts w:eastAsia="Times New Roman"/>
                <w:color w:val="333333"/>
                <w:shd w:val="clear" w:color="auto" w:fill="FFFFFF"/>
              </w:rPr>
              <w:t xml:space="preserve">–forming) steps in the MCR reaction occur over </w:t>
            </w:r>
            <w:r w:rsidR="00B47F3F">
              <w:rPr>
                <w:rFonts w:eastAsia="Times New Roman"/>
                <w:color w:val="333333"/>
                <w:shd w:val="clear" w:color="auto" w:fill="FFFFFF"/>
              </w:rPr>
              <w:t>100-fold</w:t>
            </w:r>
            <w:r w:rsidR="007246C1">
              <w:rPr>
                <w:rFonts w:eastAsia="Times New Roman"/>
                <w:color w:val="333333"/>
                <w:shd w:val="clear" w:color="auto" w:fill="FFFFFF"/>
              </w:rPr>
              <w:t xml:space="preserve"> faster than rate-limiting product release.</w:t>
            </w:r>
            <w:r w:rsidR="007E2A7B">
              <w:rPr>
                <w:rFonts w:eastAsia="Times New Roman"/>
                <w:color w:val="333333"/>
                <w:shd w:val="clear" w:color="auto" w:fill="FFFFFF"/>
              </w:rPr>
              <w:t xml:space="preserve"> However, the product release needs to be tested determined by ste</w:t>
            </w:r>
            <w:r>
              <w:rPr>
                <w:rFonts w:eastAsia="Times New Roman"/>
                <w:color w:val="333333"/>
                <w:shd w:val="clear" w:color="auto" w:fill="FFFFFF"/>
              </w:rPr>
              <w:t xml:space="preserve">ady-state kinetic experiments. </w:t>
            </w:r>
            <w:r w:rsidR="007E2A7B">
              <w:t xml:space="preserve">The only </w:t>
            </w:r>
            <w:r>
              <w:t xml:space="preserve">previous </w:t>
            </w:r>
            <w:r w:rsidR="007E2A7B">
              <w:t xml:space="preserve">steady-state measurements that have been performed of the reverse reaction </w:t>
            </w:r>
            <w:r>
              <w:t>(</w:t>
            </w:r>
            <w:r w:rsidRPr="00867D75">
              <w:t>k</w:t>
            </w:r>
            <w:r w:rsidRPr="00867D75">
              <w:rPr>
                <w:vertAlign w:val="subscript"/>
              </w:rPr>
              <w:t>cat</w:t>
            </w:r>
            <w:r>
              <w:t xml:space="preserve"> ~ </w:t>
            </w:r>
            <w:r w:rsidRPr="00867D75">
              <w:t>0.0025 s</w:t>
            </w:r>
            <w:r w:rsidRPr="00867D75">
              <w:rPr>
                <w:vertAlign w:val="superscript"/>
              </w:rPr>
              <w:t>-1</w:t>
            </w:r>
            <w:r>
              <w:t xml:space="preserve">) </w:t>
            </w:r>
            <w:r w:rsidR="007E2A7B">
              <w:t xml:space="preserve">were </w:t>
            </w:r>
            <w:r>
              <w:t>based on NMR studies</w:t>
            </w:r>
            <w:r w:rsidR="00BE164D">
              <w:t xml:space="preserve"> of the </w:t>
            </w:r>
          </w:p>
        </w:tc>
        <w:tc>
          <w:tcPr>
            <w:tcW w:w="5176" w:type="dxa"/>
            <w:tcBorders>
              <w:top w:val="single" w:sz="4" w:space="0" w:color="auto"/>
              <w:left w:val="single" w:sz="4" w:space="0" w:color="auto"/>
              <w:bottom w:val="single" w:sz="4" w:space="0" w:color="auto"/>
              <w:right w:val="single" w:sz="4" w:space="0" w:color="auto"/>
            </w:tcBorders>
          </w:tcPr>
          <w:p w14:paraId="4A9E8366" w14:textId="122E91B0" w:rsidR="00801C87" w:rsidRDefault="007E2A7B" w:rsidP="0051231E">
            <w:pPr>
              <w:ind w:firstLine="0"/>
            </w:pPr>
            <w:r>
              <w:rPr>
                <w:noProof/>
              </w:rPr>
              <w:drawing>
                <wp:inline distT="0" distB="0" distL="0" distR="0" wp14:anchorId="66CECFAC" wp14:editId="30606213">
                  <wp:extent cx="3143856" cy="1969280"/>
                  <wp:effectExtent l="0" t="0" r="6350" b="12065"/>
                  <wp:docPr id="11" name="Picture 11" descr="Macintosh HD:Users:sragsdal:DARWIN MacBookPro:Grants:ARPA-E Methane oxidation:Quarterly Reports:Quarter 4_2015:Reverse rxn_Simu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ARWIN MacBookPro:Grants:ARPA-E Methane oxidation:Quarterly Reports:Quarter 4_2015:Reverse rxn_Simul.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856" cy="1969280"/>
                          </a:xfrm>
                          <a:prstGeom prst="rect">
                            <a:avLst/>
                          </a:prstGeom>
                          <a:noFill/>
                          <a:ln>
                            <a:noFill/>
                          </a:ln>
                        </pic:spPr>
                      </pic:pic>
                    </a:graphicData>
                  </a:graphic>
                </wp:inline>
              </w:drawing>
            </w:r>
          </w:p>
          <w:p w14:paraId="2CFE35DE" w14:textId="50C893C8" w:rsidR="006E17E2" w:rsidRPr="007C25D6" w:rsidRDefault="00801C87" w:rsidP="00E225F2">
            <w:pPr>
              <w:widowControl w:val="0"/>
              <w:ind w:firstLine="0"/>
              <w:rPr>
                <w:rFonts w:ascii="Arial" w:hAnsi="Arial" w:cs="Arial"/>
                <w:sz w:val="20"/>
              </w:rPr>
            </w:pPr>
            <w:r w:rsidRPr="00BC5A9F">
              <w:rPr>
                <w:rFonts w:ascii="Arial" w:hAnsi="Arial" w:cs="Arial"/>
                <w:sz w:val="20"/>
              </w:rPr>
              <w:t xml:space="preserve">Fig. </w:t>
            </w:r>
            <w:r w:rsidR="006E17E2">
              <w:rPr>
                <w:rFonts w:ascii="Arial" w:hAnsi="Arial" w:cs="Arial"/>
                <w:sz w:val="20"/>
              </w:rPr>
              <w:t>3</w:t>
            </w:r>
            <w:r w:rsidRPr="00BC5A9F">
              <w:rPr>
                <w:rFonts w:ascii="Arial" w:hAnsi="Arial" w:cs="Arial"/>
                <w:sz w:val="20"/>
              </w:rPr>
              <w:t xml:space="preserve">. Proposed two-step mechanism for reaction of MCR with </w:t>
            </w:r>
            <w:proofErr w:type="spellStart"/>
            <w:r w:rsidRPr="00BC5A9F">
              <w:rPr>
                <w:rFonts w:ascii="Arial" w:hAnsi="Arial" w:cs="Arial"/>
                <w:sz w:val="20"/>
              </w:rPr>
              <w:t>CoBSSCoM</w:t>
            </w:r>
            <w:proofErr w:type="spellEnd"/>
            <w:r w:rsidRPr="00BC5A9F">
              <w:rPr>
                <w:rFonts w:ascii="Arial" w:hAnsi="Arial" w:cs="Arial"/>
                <w:sz w:val="20"/>
              </w:rPr>
              <w:t xml:space="preserve"> in reverse methanogenesis.</w:t>
            </w:r>
          </w:p>
        </w:tc>
      </w:tr>
    </w:tbl>
    <w:p w14:paraId="3222677F" w14:textId="1AA1E254" w:rsidR="00B003E9" w:rsidRDefault="00BE164D" w:rsidP="00BB2A28">
      <w:pPr>
        <w:ind w:firstLine="0"/>
      </w:pPr>
      <w:r>
        <w:t xml:space="preserve">methanogenic enzyme from </w:t>
      </w:r>
      <w:r w:rsidRPr="00BE164D">
        <w:rPr>
          <w:i/>
        </w:rPr>
        <w:t xml:space="preserve">M. </w:t>
      </w:r>
      <w:proofErr w:type="spellStart"/>
      <w:r w:rsidRPr="00BE164D">
        <w:rPr>
          <w:i/>
        </w:rPr>
        <w:t>marburgensis</w:t>
      </w:r>
      <w:proofErr w:type="spellEnd"/>
      <w:r>
        <w:t xml:space="preserve">; furthermore, they </w:t>
      </w:r>
      <w:r w:rsidR="00E225F2">
        <w:t>were performed under conditions that favor the forward reaction and were subject to other</w:t>
      </w:r>
      <w:r w:rsidR="00806946">
        <w:t xml:space="preserve"> assumptions</w:t>
      </w:r>
      <w:r w:rsidR="00E225F2">
        <w:t xml:space="preserve"> </w:t>
      </w:r>
      <w:r w:rsidR="00383AB1">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383AB1">
        <w:fldChar w:fldCharType="separate"/>
      </w:r>
      <w:r w:rsidR="00421987">
        <w:rPr>
          <w:noProof/>
        </w:rPr>
        <w:t>(1)</w:t>
      </w:r>
      <w:r w:rsidR="00383AB1">
        <w:fldChar w:fldCharType="end"/>
      </w:r>
      <w:r w:rsidR="00806946">
        <w:t>. This value is 400-fold slower than the value measured by rapid kinetics and 40,000-fold slower than the k</w:t>
      </w:r>
      <w:r w:rsidR="00806946" w:rsidRPr="00E225F2">
        <w:rPr>
          <w:vertAlign w:val="subscript"/>
        </w:rPr>
        <w:t>cat</w:t>
      </w:r>
      <w:r w:rsidR="00806946">
        <w:t xml:space="preserve"> for the forward reaction. Thus, it is extremely important to </w:t>
      </w:r>
      <w:r w:rsidR="00E225F2">
        <w:t xml:space="preserve">develop a more direct </w:t>
      </w:r>
      <w:r w:rsidR="00806946">
        <w:t>measure</w:t>
      </w:r>
      <w:r w:rsidR="00E225F2">
        <w:t xml:space="preserve"> of</w:t>
      </w:r>
      <w:r w:rsidR="00806946">
        <w:t xml:space="preserve"> the steady-state rate (the values of k</w:t>
      </w:r>
      <w:r w:rsidR="00806946" w:rsidRPr="00806946">
        <w:rPr>
          <w:vertAlign w:val="subscript"/>
        </w:rPr>
        <w:t>cat</w:t>
      </w:r>
      <w:r w:rsidR="00806946">
        <w:t xml:space="preserve"> and k</w:t>
      </w:r>
      <w:r w:rsidR="00806946" w:rsidRPr="00806946">
        <w:rPr>
          <w:vertAlign w:val="subscript"/>
        </w:rPr>
        <w:t>cat</w:t>
      </w:r>
      <w:r w:rsidR="00806946">
        <w:t>/K</w:t>
      </w:r>
      <w:r w:rsidR="00806946" w:rsidRPr="00806946">
        <w:rPr>
          <w:vertAlign w:val="subscript"/>
        </w:rPr>
        <w:t>m</w:t>
      </w:r>
      <w:r w:rsidR="00806946">
        <w:t xml:space="preserve">). </w:t>
      </w:r>
      <w:r>
        <w:t xml:space="preserve">The significance is that the </w:t>
      </w:r>
      <w:proofErr w:type="spellStart"/>
      <w:r>
        <w:t>presteady</w:t>
      </w:r>
      <w:proofErr w:type="spellEnd"/>
      <w:r>
        <w:t xml:space="preserve"> state kinetics indicates that all chemical steps in the reaction occur at rates that meet our target rate. Our hypothesis is that rate limiting  </w:t>
      </w:r>
    </w:p>
    <w:p w14:paraId="3712C99B" w14:textId="20BE3441" w:rsidR="00BB2A28" w:rsidRDefault="00E225F2" w:rsidP="000F79A8">
      <w:pPr>
        <w:ind w:firstLine="360"/>
      </w:pPr>
      <w:r>
        <w:t xml:space="preserve">As described in earlier </w:t>
      </w:r>
      <w:r w:rsidR="000F79A8">
        <w:t>reports, we</w:t>
      </w:r>
      <w:r w:rsidR="00B003E9">
        <w:t xml:space="preserve"> have developed an independent method to directly monitor the reverse reaction. With this protocol, the reverse reaction is coupled to </w:t>
      </w:r>
      <w:r w:rsidR="000F79A8" w:rsidRPr="00473284">
        <w:t>t</w:t>
      </w:r>
      <w:r w:rsidR="000F79A8">
        <w:t xml:space="preserve">he </w:t>
      </w:r>
      <w:proofErr w:type="spellStart"/>
      <w:r w:rsidR="000F79A8">
        <w:t>t</w:t>
      </w:r>
      <w:r w:rsidR="000F79A8" w:rsidRPr="00473284">
        <w:t>hiol</w:t>
      </w:r>
      <w:proofErr w:type="gramStart"/>
      <w:r w:rsidR="000F79A8" w:rsidRPr="00473284">
        <w:t>:fumarate</w:t>
      </w:r>
      <w:proofErr w:type="spellEnd"/>
      <w:proofErr w:type="gramEnd"/>
      <w:r w:rsidR="000F79A8" w:rsidRPr="00473284">
        <w:t xml:space="preserve"> reductase </w:t>
      </w:r>
      <w:r w:rsidR="000F79A8">
        <w:t xml:space="preserve">(TFR) (Equation 2) from </w:t>
      </w:r>
      <w:r w:rsidR="000F79A8" w:rsidRPr="00656425">
        <w:rPr>
          <w:i/>
        </w:rPr>
        <w:t xml:space="preserve">M. </w:t>
      </w:r>
      <w:proofErr w:type="spellStart"/>
      <w:r w:rsidR="000F79A8" w:rsidRPr="00656425">
        <w:rPr>
          <w:i/>
        </w:rPr>
        <w:t>marburgensis</w:t>
      </w:r>
      <w:proofErr w:type="spellEnd"/>
      <w:r w:rsidR="000F79A8">
        <w:t>, a reaction that</w:t>
      </w:r>
      <w:r w:rsidR="00B003E9">
        <w:t xml:space="preserve"> is so exergonic that the </w:t>
      </w:r>
      <w:r w:rsidR="000F79A8">
        <w:t>overall oxidation of methane to methyl-</w:t>
      </w:r>
      <w:proofErr w:type="spellStart"/>
      <w:r w:rsidR="000F79A8">
        <w:t>SCoM</w:t>
      </w:r>
      <w:proofErr w:type="spellEnd"/>
      <w:r w:rsidR="00B003E9">
        <w:t xml:space="preserve"> becomes thermodynamically favorable</w:t>
      </w:r>
      <w:r w:rsidR="005E1B75">
        <w:t xml:space="preserve"> (</w:t>
      </w:r>
      <w:proofErr w:type="spellStart"/>
      <w:r w:rsidR="000F79A8">
        <w:t>Eq</w:t>
      </w:r>
      <w:proofErr w:type="spellEnd"/>
      <w:r w:rsidR="000F79A8">
        <w:t xml:space="preserve"> 3 &amp; </w:t>
      </w:r>
      <w:r w:rsidR="005E1B75">
        <w:t xml:space="preserve">Fig. </w:t>
      </w:r>
      <w:r w:rsidR="000F79A8">
        <w:t>4</w:t>
      </w:r>
      <w:r w:rsidR="005E1B75">
        <w:t>)</w:t>
      </w:r>
      <w:r w:rsidR="00B003E9">
        <w:t xml:space="preserve">. </w:t>
      </w:r>
    </w:p>
    <w:p w14:paraId="1F08A362" w14:textId="77777777" w:rsidR="00383AB1" w:rsidRPr="00891B63" w:rsidRDefault="00383AB1" w:rsidP="00383AB1">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mol</w:t>
      </w:r>
    </w:p>
    <w:p w14:paraId="29709E80" w14:textId="77777777" w:rsidR="00383AB1" w:rsidRPr="00891B63" w:rsidRDefault="00383AB1" w:rsidP="00383AB1">
      <w:pPr>
        <w:ind w:firstLine="360"/>
      </w:pPr>
      <w:r w:rsidRPr="00891B63">
        <w:rPr>
          <w:bCs/>
        </w:rPr>
        <w:lastRenderedPageBreak/>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mol</w:t>
      </w:r>
    </w:p>
    <w:p w14:paraId="66CD1A6B" w14:textId="3BE76BCB" w:rsidR="00BB2A28" w:rsidRDefault="00383AB1" w:rsidP="000F79A8">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tbl>
      <w:tblPr>
        <w:tblStyle w:val="TableGrid"/>
        <w:tblW w:w="0" w:type="auto"/>
        <w:tblLook w:val="04A0" w:firstRow="1" w:lastRow="0" w:firstColumn="1" w:lastColumn="0" w:noHBand="0" w:noVBand="1"/>
      </w:tblPr>
      <w:tblGrid>
        <w:gridCol w:w="5868"/>
        <w:gridCol w:w="3708"/>
      </w:tblGrid>
      <w:tr w:rsidR="005E1B75" w14:paraId="44884FEC" w14:textId="77777777" w:rsidTr="005E1B75">
        <w:tc>
          <w:tcPr>
            <w:tcW w:w="5868" w:type="dxa"/>
            <w:tcBorders>
              <w:top w:val="nil"/>
              <w:left w:val="nil"/>
              <w:bottom w:val="nil"/>
            </w:tcBorders>
          </w:tcPr>
          <w:p w14:paraId="65CB3F95" w14:textId="5DCF4C7A" w:rsidR="005E1B75" w:rsidRDefault="0083634B" w:rsidP="005E1B75">
            <w:pPr>
              <w:ind w:firstLine="0"/>
            </w:pPr>
            <w:r>
              <w:t xml:space="preserve">        </w:t>
            </w:r>
            <w:r w:rsidR="005E1B75">
              <w:t xml:space="preserve">This enzymatic system is also proposed to serve as electron acceptor to drive anaerobic methane oxidation (below). The TFR coding sequence is present in </w:t>
            </w:r>
            <w:r w:rsidR="005E1B75" w:rsidRPr="002A5472">
              <w:rPr>
                <w:i/>
              </w:rPr>
              <w:t>M. maripaludis</w:t>
            </w:r>
            <w:r w:rsidR="005E1B75">
              <w:t xml:space="preserve">, but this enzyme has not been yet isolated or studied. However, cell extracts of </w:t>
            </w:r>
            <w:r w:rsidR="005E1B75" w:rsidRPr="004651CB">
              <w:rPr>
                <w:i/>
                <w:iCs/>
              </w:rPr>
              <w:t xml:space="preserve">M. </w:t>
            </w:r>
            <w:proofErr w:type="spellStart"/>
            <w:r w:rsidR="005E1B75">
              <w:rPr>
                <w:i/>
                <w:iCs/>
              </w:rPr>
              <w:t>marburgensis</w:t>
            </w:r>
            <w:proofErr w:type="spellEnd"/>
            <w:r w:rsidR="005E1B75" w:rsidRPr="004651CB">
              <w:rPr>
                <w:i/>
                <w:iCs/>
              </w:rPr>
              <w:t xml:space="preserve"> </w:t>
            </w:r>
            <w:r w:rsidR="005E1B75">
              <w:t xml:space="preserve">(0.7 U/mg, </w:t>
            </w:r>
            <w:r w:rsidR="005E1B75" w:rsidRPr="004651CB">
              <w:t>and</w:t>
            </w:r>
            <w:r w:rsidR="005E1B75">
              <w:t xml:space="preserve"> </w:t>
            </w:r>
            <w:r w:rsidR="005E1B75" w:rsidRPr="004651CB">
              <w:rPr>
                <w:i/>
              </w:rPr>
              <w:t xml:space="preserve">M. </w:t>
            </w:r>
            <w:proofErr w:type="spellStart"/>
            <w:r w:rsidR="005E1B75">
              <w:rPr>
                <w:i/>
              </w:rPr>
              <w:t>thermophila</w:t>
            </w:r>
            <w:proofErr w:type="spellEnd"/>
            <w:r w:rsidR="005E1B75">
              <w:t xml:space="preserve"> strain ∆H (0.6 U/mg) have high levels of this enzyme, with the</w:t>
            </w:r>
          </w:p>
        </w:tc>
        <w:tc>
          <w:tcPr>
            <w:tcW w:w="3708" w:type="dxa"/>
          </w:tcPr>
          <w:p w14:paraId="415331A3" w14:textId="77777777" w:rsidR="005E1B75" w:rsidRDefault="005E1B75" w:rsidP="005E1B75">
            <w:pPr>
              <w:ind w:firstLine="0"/>
            </w:pPr>
            <w:r w:rsidRPr="00891B63">
              <w:rPr>
                <w:noProof/>
              </w:rPr>
              <w:drawing>
                <wp:inline distT="0" distB="0" distL="0" distR="0" wp14:anchorId="05E7BE0D" wp14:editId="2672BDCF">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2115751" cy="647949"/>
                          </a:xfrm>
                          <a:prstGeom prst="rect">
                            <a:avLst/>
                          </a:prstGeom>
                        </pic:spPr>
                      </pic:pic>
                    </a:graphicData>
                  </a:graphic>
                </wp:inline>
              </w:drawing>
            </w:r>
          </w:p>
          <w:p w14:paraId="2FA41361" w14:textId="5F0C0581" w:rsidR="005E1B75" w:rsidRDefault="005E1B75" w:rsidP="000F79A8">
            <w:pPr>
              <w:ind w:firstLine="0"/>
            </w:pPr>
            <w:r w:rsidRPr="007A4A6F">
              <w:rPr>
                <w:rFonts w:ascii="Arial" w:hAnsi="Arial" w:cs="Arial"/>
                <w:sz w:val="20"/>
                <w:szCs w:val="20"/>
              </w:rPr>
              <w:t xml:space="preserve">Figure </w:t>
            </w:r>
            <w:r w:rsidR="000F79A8">
              <w:rPr>
                <w:rFonts w:ascii="Arial" w:hAnsi="Arial" w:cs="Arial"/>
                <w:sz w:val="20"/>
                <w:szCs w:val="20"/>
              </w:rPr>
              <w:t>4</w:t>
            </w:r>
            <w:r w:rsidRPr="007A4A6F">
              <w:rPr>
                <w:rFonts w:ascii="Arial" w:hAnsi="Arial" w:cs="Arial"/>
                <w:sz w:val="20"/>
                <w:szCs w:val="20"/>
              </w:rPr>
              <w:t>. Rapid kinetics measurement of reverse methanogenesis by MCR</w:t>
            </w:r>
          </w:p>
        </w:tc>
      </w:tr>
    </w:tbl>
    <w:p w14:paraId="1B0D4EFF" w14:textId="50B8D0DF" w:rsidR="005E1B75" w:rsidRDefault="005E1B75" w:rsidP="005E1B75">
      <w:pPr>
        <w:ind w:firstLine="0"/>
      </w:pPr>
      <w:r>
        <w:t xml:space="preserve">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t>
      </w:r>
      <w:r w:rsidRPr="004651CB">
        <w:t xml:space="preserve"> </w:t>
      </w:r>
      <w:r>
        <w:t xml:space="preserve">The enzyme has also been found in </w:t>
      </w:r>
      <w:proofErr w:type="spellStart"/>
      <w:r>
        <w:rPr>
          <w:i/>
          <w:iCs/>
        </w:rPr>
        <w:t>Methanococcus</w:t>
      </w:r>
      <w:proofErr w:type="spellEnd"/>
      <w:r w:rsidRPr="004651CB">
        <w:t xml:space="preserve">, </w:t>
      </w:r>
      <w:proofErr w:type="spellStart"/>
      <w:r w:rsidRPr="004651CB">
        <w:rPr>
          <w:i/>
          <w:iCs/>
        </w:rPr>
        <w:t>Methanopyrus</w:t>
      </w:r>
      <w:proofErr w:type="spellEnd"/>
      <w:r w:rsidRPr="004651CB">
        <w:t xml:space="preserve">, </w:t>
      </w:r>
      <w:proofErr w:type="spellStart"/>
      <w:r w:rsidRPr="004651CB">
        <w:rPr>
          <w:i/>
          <w:iCs/>
        </w:rPr>
        <w:t>Methanosarcina</w:t>
      </w:r>
      <w:proofErr w:type="spellEnd"/>
      <w:r w:rsidRPr="004651CB">
        <w:rPr>
          <w:i/>
          <w:iCs/>
        </w:rPr>
        <w:t xml:space="preserve"> </w:t>
      </w:r>
      <w:r w:rsidRPr="004651CB">
        <w:t xml:space="preserve">and </w:t>
      </w:r>
      <w:proofErr w:type="spellStart"/>
      <w:r w:rsidRPr="004651CB">
        <w:rPr>
          <w:i/>
          <w:iCs/>
        </w:rPr>
        <w:t>Methanogenium</w:t>
      </w:r>
      <w:proofErr w:type="spellEnd"/>
      <w:r>
        <w:t xml:space="preserve">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We have purified th</w:t>
      </w:r>
      <w:r w:rsidR="00297E48">
        <w:t>e</w:t>
      </w:r>
      <w:r>
        <w:t xml:space="preserve"> </w:t>
      </w:r>
      <w:r w:rsidR="00297E48" w:rsidRPr="004651CB">
        <w:rPr>
          <w:i/>
          <w:iCs/>
        </w:rPr>
        <w:t xml:space="preserve">M. </w:t>
      </w:r>
      <w:proofErr w:type="spellStart"/>
      <w:r w:rsidR="00297E48">
        <w:rPr>
          <w:i/>
          <w:iCs/>
        </w:rPr>
        <w:t>marburgensis</w:t>
      </w:r>
      <w:proofErr w:type="spellEnd"/>
      <w:r w:rsidR="00297E48" w:rsidRPr="004651CB">
        <w:rPr>
          <w:i/>
          <w:iCs/>
        </w:rPr>
        <w:t xml:space="preserve"> </w:t>
      </w:r>
      <w:r>
        <w:t xml:space="preserve">TFR to homogeneity and </w:t>
      </w:r>
      <w:proofErr w:type="spellStart"/>
      <w:r w:rsidR="00297E48">
        <w:t>and</w:t>
      </w:r>
      <w:proofErr w:type="spellEnd"/>
      <w:r w:rsidR="00297E48">
        <w:t xml:space="preserve"> validated the published specific activity</w:t>
      </w:r>
      <w:r>
        <w:t xml:space="preserve">. </w:t>
      </w:r>
      <w:r w:rsidR="00297E48">
        <w:t>However, we are having trouble coupling this to the MCR reaction. We propose that methyl-</w:t>
      </w:r>
      <w:proofErr w:type="spellStart"/>
      <w:r w:rsidR="00297E48">
        <w:t>SCoM</w:t>
      </w:r>
      <w:proofErr w:type="spellEnd"/>
      <w:r w:rsidR="001B57FC">
        <w:t>, product of the MCR reaction,</w:t>
      </w:r>
      <w:r w:rsidR="00297E48">
        <w:t xml:space="preserve"> may be inhibiting the reaction and are testing this </w:t>
      </w:r>
      <w:r w:rsidR="001B57FC">
        <w:t>hypothesis</w:t>
      </w:r>
      <w:r w:rsidR="00297E48">
        <w:t xml:space="preserve">. </w:t>
      </w:r>
      <w:r w:rsidR="00837F4F">
        <w:t>We still feel</w:t>
      </w:r>
      <w:r w:rsidR="00837F4F" w:rsidRPr="00DC6301">
        <w:t xml:space="preserve"> that the three most fruitful approaches to </w:t>
      </w:r>
      <w:r w:rsidR="00837F4F">
        <w:t xml:space="preserve">drive reverse methanogenesis is to </w:t>
      </w:r>
      <w:r w:rsidR="00837F4F" w:rsidRPr="00DC6301">
        <w:t xml:space="preserve">couple methane oxidation to </w:t>
      </w:r>
      <w:r w:rsidR="00837F4F">
        <w:t xml:space="preserve">(a) </w:t>
      </w:r>
      <w:r w:rsidR="00837F4F" w:rsidRPr="00DC6301">
        <w:t>fumarate reduction</w:t>
      </w:r>
      <w:r w:rsidR="00837F4F">
        <w:t xml:space="preserve"> by TFR (b)</w:t>
      </w:r>
      <w:r w:rsidR="00837F4F" w:rsidRPr="00DC6301">
        <w:t xml:space="preserve"> sulfite reduction </w:t>
      </w:r>
      <w:r w:rsidR="00837F4F">
        <w:t xml:space="preserve">or (c) using </w:t>
      </w:r>
      <w:r w:rsidR="00837F4F" w:rsidRPr="00DC6301">
        <w:t>an electrochemical system.</w:t>
      </w:r>
    </w:p>
    <w:tbl>
      <w:tblPr>
        <w:tblStyle w:val="TableGrid"/>
        <w:tblW w:w="0" w:type="auto"/>
        <w:tblInd w:w="18" w:type="dxa"/>
        <w:tblLook w:val="04A0" w:firstRow="1" w:lastRow="0" w:firstColumn="1" w:lastColumn="0" w:noHBand="0" w:noVBand="1"/>
      </w:tblPr>
      <w:tblGrid>
        <w:gridCol w:w="5580"/>
        <w:gridCol w:w="3978"/>
      </w:tblGrid>
      <w:tr w:rsidR="00837F4F" w14:paraId="2C9A4AF4" w14:textId="77777777" w:rsidTr="00837F4F">
        <w:trPr>
          <w:trHeight w:val="2996"/>
        </w:trPr>
        <w:tc>
          <w:tcPr>
            <w:tcW w:w="5580" w:type="dxa"/>
            <w:tcBorders>
              <w:top w:val="nil"/>
              <w:left w:val="nil"/>
              <w:bottom w:val="nil"/>
            </w:tcBorders>
          </w:tcPr>
          <w:p w14:paraId="235CFD5D" w14:textId="09C634D4" w:rsidR="00837F4F" w:rsidRDefault="00837F4F" w:rsidP="005E1B75">
            <w:pPr>
              <w:ind w:firstLine="0"/>
            </w:pPr>
            <w:r>
              <w:t xml:space="preserve">          W</w:t>
            </w:r>
            <w:r w:rsidRPr="00DC6301">
              <w:t xml:space="preserve">e </w:t>
            </w:r>
            <w:r>
              <w:t>also have been studying the reverse MCR reaction by analyzing the pH and temperature dependence, working closely with the PNNL group to gain a complete understanding of how CoBSH binds to the active site. As shown in Fig. 5, the pH dependence studies demonstrate (1) that a</w:t>
            </w:r>
            <w:r w:rsidRPr="003D1F63">
              <w:t xml:space="preserve">n active site residue with </w:t>
            </w:r>
            <w:r>
              <w:t>a</w:t>
            </w:r>
            <w:r w:rsidRPr="003D1F63">
              <w:t xml:space="preserve"> </w:t>
            </w:r>
            <w:proofErr w:type="spellStart"/>
            <w:r w:rsidRPr="003D1F63">
              <w:t>p</w:t>
            </w:r>
            <w:r w:rsidRPr="003D1F63">
              <w:rPr>
                <w:i/>
                <w:iCs/>
              </w:rPr>
              <w:t>K</w:t>
            </w:r>
            <w:r w:rsidRPr="003D1F63">
              <w:rPr>
                <w:vertAlign w:val="subscript"/>
              </w:rPr>
              <w:t>a</w:t>
            </w:r>
            <w:proofErr w:type="spellEnd"/>
            <w:r w:rsidRPr="003D1F63">
              <w:t xml:space="preserve"> </w:t>
            </w:r>
            <w:r w:rsidRPr="003D1F63">
              <w:sym w:font="Symbol" w:char="007E"/>
            </w:r>
            <w:r w:rsidRPr="003D1F63">
              <w:t xml:space="preserve"> 7.3 is important for </w:t>
            </w:r>
            <w:r>
              <w:t>catalyzing the reverse reaction, (2)</w:t>
            </w:r>
            <w:r w:rsidRPr="003D1F63">
              <w:t xml:space="preserve"> </w:t>
            </w:r>
            <w:r>
              <w:t>that a p</w:t>
            </w:r>
            <w:r w:rsidRPr="003D1F63">
              <w:t xml:space="preserve">rotonated </w:t>
            </w:r>
            <w:r>
              <w:t>residue in the active site of</w:t>
            </w:r>
            <w:r w:rsidRPr="003D1F63">
              <w:t xml:space="preserve"> MCR may </w:t>
            </w:r>
            <w:r>
              <w:t xml:space="preserve">be </w:t>
            </w:r>
            <w:r w:rsidRPr="003D1F63">
              <w:t xml:space="preserve">important for stabilization of </w:t>
            </w:r>
            <w:r>
              <w:t xml:space="preserve">the </w:t>
            </w:r>
            <w:proofErr w:type="spellStart"/>
            <w:r w:rsidRPr="003D1F63">
              <w:t>CoBS</w:t>
            </w:r>
            <w:proofErr w:type="spellEnd"/>
            <w:r w:rsidRPr="003D1F63">
              <w:rPr>
                <w:vertAlign w:val="superscript"/>
              </w:rPr>
              <w:t>-</w:t>
            </w:r>
            <w:r w:rsidRPr="003D1F63">
              <w:rPr>
                <w:vertAlign w:val="superscript"/>
              </w:rPr>
              <w:sym w:font="Symbol" w:char="00B7"/>
            </w:r>
            <w:proofErr w:type="spellStart"/>
            <w:r w:rsidRPr="003D1F63">
              <w:t>SCoM</w:t>
            </w:r>
            <w:proofErr w:type="spellEnd"/>
            <w:r>
              <w:t xml:space="preserve"> anion radical and (3) </w:t>
            </w:r>
            <w:r w:rsidRPr="003D1F63">
              <w:t>protonation of the active site group may be shielded and cannot be rapidly equilibrated with outside solvent.</w:t>
            </w:r>
            <w:r>
              <w:t xml:space="preserve"> </w:t>
            </w:r>
          </w:p>
          <w:p w14:paraId="4588781E" w14:textId="15C7F8C8" w:rsidR="00837F4F" w:rsidRDefault="00837F4F" w:rsidP="003C1707">
            <w:pPr>
              <w:ind w:firstLine="0"/>
              <w:rPr>
                <w:noProof/>
              </w:rPr>
            </w:pPr>
            <w:r>
              <w:t xml:space="preserve">        Studies of the temperature dependence have been very informative. We </w:t>
            </w:r>
            <w:r w:rsidR="003C1707">
              <w:t xml:space="preserve">followed the </w:t>
            </w:r>
            <w:proofErr w:type="spellStart"/>
            <w:r w:rsidR="003C1707">
              <w:t>presteady</w:t>
            </w:r>
            <w:proofErr w:type="spellEnd"/>
            <w:r w:rsidR="003C1707">
              <w:t xml:space="preserve">-state reaction at </w:t>
            </w:r>
          </w:p>
        </w:tc>
        <w:tc>
          <w:tcPr>
            <w:tcW w:w="3978" w:type="dxa"/>
          </w:tcPr>
          <w:p w14:paraId="6C9B7810" w14:textId="77777777" w:rsidR="00837F4F" w:rsidRDefault="00837F4F" w:rsidP="005E1B75">
            <w:pPr>
              <w:ind w:firstLine="0"/>
            </w:pPr>
            <w:r>
              <w:rPr>
                <w:noProof/>
              </w:rPr>
              <w:drawing>
                <wp:inline distT="0" distB="0" distL="0" distR="0" wp14:anchorId="7078F732" wp14:editId="058FB99D">
                  <wp:extent cx="2351043" cy="1765293"/>
                  <wp:effectExtent l="0" t="0" r="11430" b="0"/>
                  <wp:docPr id="12" name="Picture 12" descr="Macintosh HD:Users:sragsdal:DARWIN MacBookPro:Grants:ARPA-E Methane oxidation:Quarterly Reports:Quarter 4_2015:pHDep_Reverse Rx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ragsdal:DARWIN MacBookPro:Grants:ARPA-E Methane oxidation:Quarterly Reports:Quarter 4_2015:pHDep_Reverse Rxn.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51804" cy="1765864"/>
                          </a:xfrm>
                          <a:prstGeom prst="rect">
                            <a:avLst/>
                          </a:prstGeom>
                          <a:noFill/>
                          <a:ln>
                            <a:noFill/>
                          </a:ln>
                        </pic:spPr>
                      </pic:pic>
                    </a:graphicData>
                  </a:graphic>
                </wp:inline>
              </w:drawing>
            </w:r>
          </w:p>
          <w:p w14:paraId="31D0A6C3" w14:textId="7DC542B1" w:rsidR="00837F4F" w:rsidRDefault="00837F4F" w:rsidP="00837F4F">
            <w:pPr>
              <w:ind w:firstLine="0"/>
            </w:pPr>
            <w:r w:rsidRPr="007A4A6F">
              <w:rPr>
                <w:rFonts w:ascii="Arial" w:hAnsi="Arial" w:cs="Arial"/>
                <w:sz w:val="20"/>
                <w:szCs w:val="20"/>
              </w:rPr>
              <w:t xml:space="preserve">Figure </w:t>
            </w:r>
            <w:r>
              <w:rPr>
                <w:rFonts w:ascii="Arial" w:hAnsi="Arial" w:cs="Arial"/>
                <w:sz w:val="20"/>
                <w:szCs w:val="20"/>
              </w:rPr>
              <w:t>5</w:t>
            </w:r>
            <w:r w:rsidRPr="007A4A6F">
              <w:rPr>
                <w:rFonts w:ascii="Arial" w:hAnsi="Arial" w:cs="Arial"/>
                <w:sz w:val="20"/>
                <w:szCs w:val="20"/>
              </w:rPr>
              <w:t xml:space="preserve">. </w:t>
            </w:r>
            <w:r>
              <w:rPr>
                <w:rFonts w:ascii="Arial" w:hAnsi="Arial" w:cs="Arial"/>
                <w:sz w:val="20"/>
                <w:szCs w:val="20"/>
              </w:rPr>
              <w:t>pH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r>
    </w:tbl>
    <w:p w14:paraId="1B93E6F2" w14:textId="66A7B18B" w:rsidR="003D1F63" w:rsidRDefault="003D1F63" w:rsidP="003C1707">
      <w:pPr>
        <w:ind w:firstLine="0"/>
      </w:pPr>
    </w:p>
    <w:tbl>
      <w:tblPr>
        <w:tblStyle w:val="TableGrid"/>
        <w:tblW w:w="0" w:type="auto"/>
        <w:tblLook w:val="04A0" w:firstRow="1" w:lastRow="0" w:firstColumn="1" w:lastColumn="0" w:noHBand="0" w:noVBand="1"/>
      </w:tblPr>
      <w:tblGrid>
        <w:gridCol w:w="4788"/>
        <w:gridCol w:w="4788"/>
      </w:tblGrid>
      <w:tr w:rsidR="003C1707" w14:paraId="712C3C17" w14:textId="77777777" w:rsidTr="003C1707">
        <w:tc>
          <w:tcPr>
            <w:tcW w:w="4788" w:type="dxa"/>
          </w:tcPr>
          <w:p w14:paraId="031EEA9C" w14:textId="77777777" w:rsidR="003C1707" w:rsidRDefault="003C1707" w:rsidP="003D1F63">
            <w:pPr>
              <w:ind w:firstLine="0"/>
            </w:pPr>
            <w:r>
              <w:rPr>
                <w:noProof/>
              </w:rPr>
              <w:drawing>
                <wp:inline distT="0" distB="0" distL="0" distR="0" wp14:anchorId="2615080B" wp14:editId="2BBE00BB">
                  <wp:extent cx="2693857" cy="2022696"/>
                  <wp:effectExtent l="0" t="0" r="0" b="9525"/>
                  <wp:docPr id="13" name="Picture 13" descr="Macintosh HD:Users:sragsdal:DARWIN MacBookPro:Grants:ARPA-E Methane oxidation:Quarterly Reports:Quarter 4_2015:Temp_Dep_pr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ragsdal:DARWIN MacBookPro:Grants:ARPA-E Methane oxidation:Quarterly Reports:Quarter 4_2015:Temp_Dep_preSS.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4945" cy="2023513"/>
                          </a:xfrm>
                          <a:prstGeom prst="rect">
                            <a:avLst/>
                          </a:prstGeom>
                          <a:noFill/>
                          <a:ln>
                            <a:noFill/>
                          </a:ln>
                        </pic:spPr>
                      </pic:pic>
                    </a:graphicData>
                  </a:graphic>
                </wp:inline>
              </w:drawing>
            </w:r>
          </w:p>
          <w:p w14:paraId="1AE2A8AA" w14:textId="25A4F72F" w:rsidR="003C1707" w:rsidRDefault="003C1707" w:rsidP="003C1707">
            <w:pPr>
              <w:ind w:firstLine="0"/>
            </w:pPr>
            <w:r w:rsidRPr="007A4A6F">
              <w:rPr>
                <w:rFonts w:ascii="Arial" w:hAnsi="Arial" w:cs="Arial"/>
                <w:sz w:val="20"/>
                <w:szCs w:val="20"/>
              </w:rPr>
              <w:t xml:space="preserve">Figure </w:t>
            </w:r>
            <w:r>
              <w:rPr>
                <w:rFonts w:ascii="Arial" w:hAnsi="Arial" w:cs="Arial"/>
                <w:sz w:val="20"/>
                <w:szCs w:val="20"/>
              </w:rPr>
              <w:t>6</w:t>
            </w:r>
            <w:r w:rsidRPr="007A4A6F">
              <w:rPr>
                <w:rFonts w:ascii="Arial" w:hAnsi="Arial" w:cs="Arial"/>
                <w:sz w:val="20"/>
                <w:szCs w:val="20"/>
              </w:rPr>
              <w:t xml:space="preserve">. </w:t>
            </w:r>
            <w:r>
              <w:rPr>
                <w:rFonts w:ascii="Arial" w:hAnsi="Arial" w:cs="Arial"/>
                <w:sz w:val="20"/>
                <w:szCs w:val="20"/>
              </w:rPr>
              <w:t>Temperature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c>
          <w:tcPr>
            <w:tcW w:w="4788" w:type="dxa"/>
          </w:tcPr>
          <w:p w14:paraId="1ACFE257" w14:textId="77777777" w:rsidR="003C1707" w:rsidRDefault="003C1707" w:rsidP="003D1F63">
            <w:pPr>
              <w:ind w:firstLine="0"/>
            </w:pPr>
            <w:r>
              <w:rPr>
                <w:noProof/>
              </w:rPr>
              <w:drawing>
                <wp:inline distT="0" distB="0" distL="0" distR="0" wp14:anchorId="27D885C7" wp14:editId="429FDC7D">
                  <wp:extent cx="2725284" cy="2046294"/>
                  <wp:effectExtent l="0" t="0" r="0" b="11430"/>
                  <wp:docPr id="14" name="Picture 14" descr="Macintosh HD:Users:sragsdal:DARWIN MacBookPro:Grants:ARPA-E Methane oxidation:Quarterly Reports:Quarter 4_2015:Arrhenius&amp;EyringPlots_reverseRx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ragsdal:DARWIN MacBookPro:Grants:ARPA-E Methane oxidation:Quarterly Reports:Quarter 4_2015:Arrhenius&amp;EyringPlots_reverseRxn.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6070" cy="2046884"/>
                          </a:xfrm>
                          <a:prstGeom prst="rect">
                            <a:avLst/>
                          </a:prstGeom>
                          <a:noFill/>
                          <a:ln>
                            <a:noFill/>
                          </a:ln>
                        </pic:spPr>
                      </pic:pic>
                    </a:graphicData>
                  </a:graphic>
                </wp:inline>
              </w:drawing>
            </w:r>
          </w:p>
          <w:p w14:paraId="046D5395" w14:textId="0E830814" w:rsidR="003C1707" w:rsidRDefault="003C1707" w:rsidP="003C1707">
            <w:pPr>
              <w:ind w:firstLine="0"/>
            </w:pPr>
            <w:r w:rsidRPr="007A4A6F">
              <w:rPr>
                <w:rFonts w:ascii="Arial" w:hAnsi="Arial" w:cs="Arial"/>
                <w:sz w:val="20"/>
                <w:szCs w:val="20"/>
              </w:rPr>
              <w:t xml:space="preserve">Figure </w:t>
            </w:r>
            <w:r>
              <w:rPr>
                <w:rFonts w:ascii="Arial" w:hAnsi="Arial" w:cs="Arial"/>
                <w:sz w:val="20"/>
                <w:szCs w:val="20"/>
              </w:rPr>
              <w:t>7</w:t>
            </w:r>
            <w:r w:rsidRPr="007A4A6F">
              <w:rPr>
                <w:rFonts w:ascii="Arial" w:hAnsi="Arial" w:cs="Arial"/>
                <w:sz w:val="20"/>
                <w:szCs w:val="20"/>
              </w:rPr>
              <w:t xml:space="preserve">. </w:t>
            </w:r>
            <w:r>
              <w:rPr>
                <w:rFonts w:ascii="Arial" w:hAnsi="Arial" w:cs="Arial"/>
                <w:sz w:val="20"/>
                <w:szCs w:val="20"/>
              </w:rPr>
              <w:t>Temperature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r>
    </w:tbl>
    <w:p w14:paraId="4C9C2105" w14:textId="79C1F25C" w:rsidR="003D1F63" w:rsidRPr="003D1F63" w:rsidRDefault="003D1F63" w:rsidP="003D1F63"/>
    <w:p w14:paraId="1346B473" w14:textId="5FA793AC" w:rsidR="00314000" w:rsidRDefault="00BF0589" w:rsidP="00BF0589">
      <w:pPr>
        <w:ind w:firstLine="0"/>
      </w:pPr>
      <w:r>
        <w:t>temperatures between 10-50</w:t>
      </w:r>
      <w:r w:rsidR="003C1707" w:rsidRPr="00BF0589">
        <w:rPr>
          <w:vertAlign w:val="superscript"/>
        </w:rPr>
        <w:t>o</w:t>
      </w:r>
      <w:r w:rsidR="003C1707">
        <w:t>C</w:t>
      </w:r>
      <w:r w:rsidR="00314000">
        <w:t xml:space="preserve"> (Fig 6)</w:t>
      </w:r>
      <w:r w:rsidR="003C1707">
        <w:t xml:space="preserve">; then, Arrhenius and </w:t>
      </w:r>
      <w:proofErr w:type="spellStart"/>
      <w:r w:rsidR="003C1707">
        <w:t>Eyring</w:t>
      </w:r>
      <w:proofErr w:type="spellEnd"/>
      <w:r w:rsidR="003C1707">
        <w:t xml:space="preserve"> analyses </w:t>
      </w:r>
      <w:r w:rsidR="00314000">
        <w:t xml:space="preserve">(Fig 7) </w:t>
      </w:r>
      <w:r w:rsidR="003C1707">
        <w:t>were performed</w:t>
      </w:r>
      <w:r w:rsidR="00314000">
        <w:t xml:space="preserve"> to obtain activation energies that could be compared with DFT computational </w:t>
      </w:r>
      <w:r w:rsidR="003C1707">
        <w:t xml:space="preserve"> </w:t>
      </w:r>
      <w:r w:rsidR="00314000">
        <w:t xml:space="preserve">studies by the PNNL group and with earlier studies by Siegbahn et al. </w:t>
      </w:r>
      <w:r w:rsidR="00314000">
        <w:fldChar w:fldCharType="begin"/>
      </w:r>
      <w:r w:rsidR="00314000">
        <w:instrText xml:space="preserve"> ADDIN EN.CITE &lt;EndNote&gt;&lt;Cite&gt;&lt;Author&gt;Chen&lt;/Author&gt;&lt;Year&gt;2012&lt;/Year&gt;&lt;RecNum&gt;7894&lt;/RecNum&gt;&lt;DisplayText&gt;(3)&lt;/DisplayText&gt;&lt;record&gt;&lt;rec-number&gt;7894&lt;/rec-number&gt;&lt;foreign-keys&gt;&lt;key app="EN" db-id="tfrxp0v07xtd9je9s2r5dtwuxvz2xxzaepp0" timestamp="1371502637"&gt;7894&lt;/key&gt;&lt;/foreign-keys&gt;&lt;ref-type name="Journal Article"&gt;17&lt;/ref-type&gt;&lt;contributors&gt;&lt;authors&gt;&lt;author&gt;Chen, Shi-Lu&lt;/author&gt;&lt;author&gt;Blomberg, Margareta R. A.&lt;/author&gt;&lt;author&gt;Siegbahn, Per E. M.&lt;/author&gt;&lt;/authors&gt;&lt;/contributors&gt;&lt;titles&gt;&lt;title&gt;How Is Methane Formed and Oxidized Reversibly When Catalyzed by Ni-Containing Methyl-Coenzyme M Reductase?&lt;/title&gt;&lt;secondary-title&gt;Chemistry-a European Journal&lt;/secondary-title&gt;&lt;/titles&gt;&lt;periodical&gt;&lt;full-title&gt;Chemistry-a European Journal&lt;/full-title&gt;&lt;/periodical&gt;&lt;pages&gt;6309-6315&lt;/pages&gt;&lt;volume&gt;18&lt;/volume&gt;&lt;number&gt;20&lt;/number&gt;&lt;dates&gt;&lt;year&gt;2012&lt;/year&gt;&lt;pub-dates&gt;&lt;date&gt;May&lt;/date&gt;&lt;/pub-dates&gt;&lt;/dates&gt;&lt;isbn&gt;0947-6539&lt;/isbn&gt;&lt;accession-num&gt;WOS:000303497600025&lt;/accession-num&gt;&lt;urls&gt;&lt;related-urls&gt;&lt;url&gt;http://onlinelibrary.wiley.com/store/10.1002/chem.201200274/asset/6309_ftp.pdf?v=1&amp;amp;t=id662ser&amp;amp;s=ca69c25996be9a87ae2e7e253c3381d9c4f81b80&lt;/url&gt;&lt;/related-urls&gt;&lt;/urls&gt;&lt;electronic-resource-num&gt;10.1002/chem.201200274&lt;/electronic-resource-num&gt;&lt;/record&gt;&lt;/Cite&gt;&lt;/EndNote&gt;</w:instrText>
      </w:r>
      <w:r w:rsidR="00314000">
        <w:fldChar w:fldCharType="separate"/>
      </w:r>
      <w:r w:rsidR="00314000">
        <w:rPr>
          <w:noProof/>
        </w:rPr>
        <w:t>(3)</w:t>
      </w:r>
      <w:r w:rsidR="00314000">
        <w:fldChar w:fldCharType="end"/>
      </w:r>
      <w:r w:rsidR="00314000">
        <w:t>. We find that the first step ion the reverse reaction</w:t>
      </w:r>
      <w:r w:rsidR="00314000" w:rsidRPr="00314000">
        <w:t xml:space="preserve"> </w:t>
      </w:r>
      <w:r w:rsidR="00314000">
        <w:t>-</w:t>
      </w:r>
      <w:r w:rsidR="00314000" w:rsidRPr="00314000">
        <w:t xml:space="preserve"> formation of a </w:t>
      </w:r>
      <w:proofErr w:type="gramStart"/>
      <w:r w:rsidR="00314000" w:rsidRPr="00314000">
        <w:t>Ni(</w:t>
      </w:r>
      <w:proofErr w:type="gramEnd"/>
      <w:r w:rsidR="00314000" w:rsidRPr="00314000">
        <w:t>II)-</w:t>
      </w:r>
      <w:proofErr w:type="spellStart"/>
      <w:r w:rsidR="00314000" w:rsidRPr="00314000">
        <w:t>CoBS</w:t>
      </w:r>
      <w:proofErr w:type="spellEnd"/>
      <w:r w:rsidR="00314000" w:rsidRPr="00314000">
        <w:rPr>
          <w:vertAlign w:val="superscript"/>
        </w:rPr>
        <w:t>-</w:t>
      </w:r>
      <w:r w:rsidR="00314000" w:rsidRPr="00314000">
        <w:rPr>
          <w:vertAlign w:val="superscript"/>
        </w:rPr>
        <w:sym w:font="Symbol" w:char="00B7"/>
      </w:r>
      <w:proofErr w:type="spellStart"/>
      <w:r w:rsidR="00314000" w:rsidRPr="00314000">
        <w:t>SCoM</w:t>
      </w:r>
      <w:proofErr w:type="spellEnd"/>
      <w:r w:rsidR="00314000">
        <w:t xml:space="preserve"> – exhibits </w:t>
      </w:r>
      <w:proofErr w:type="spellStart"/>
      <w:r w:rsidR="00314000">
        <w:t>an</w:t>
      </w:r>
      <w:proofErr w:type="spellEnd"/>
      <w:r w:rsidR="00314000" w:rsidRPr="00314000">
        <w:t xml:space="preserve"> </w:t>
      </w:r>
      <w:r w:rsidR="00314000">
        <w:t xml:space="preserve">the activation energy, </w:t>
      </w:r>
      <w:proofErr w:type="spellStart"/>
      <w:r w:rsidR="00314000">
        <w:t>Ea</w:t>
      </w:r>
      <w:proofErr w:type="spellEnd"/>
      <w:r w:rsidR="00314000">
        <w:t xml:space="preserve">, and enthalpy associated with the transition barrier, </w:t>
      </w:r>
      <w:r w:rsidR="00314000" w:rsidRPr="00314000">
        <w:t>Δ</w:t>
      </w:r>
      <w:r w:rsidR="00314000" w:rsidRPr="00314000">
        <w:rPr>
          <w:i/>
          <w:iCs/>
        </w:rPr>
        <w:t>H</w:t>
      </w:r>
      <w:r w:rsidR="00314000" w:rsidRPr="00314000">
        <w:rPr>
          <w:vertAlign w:val="superscript"/>
        </w:rPr>
        <w:t>‡</w:t>
      </w:r>
      <w:r w:rsidR="00314000">
        <w:t>,  of 6</w:t>
      </w:r>
      <w:r w:rsidR="00E400B1">
        <w:t>2 and 6</w:t>
      </w:r>
      <w:r w:rsidR="00314000">
        <w:t>0 kJ/</w:t>
      </w:r>
      <w:proofErr w:type="spellStart"/>
      <w:r w:rsidR="00314000">
        <w:t>mol</w:t>
      </w:r>
      <w:proofErr w:type="spellEnd"/>
      <w:r w:rsidR="00E400B1">
        <w:t>, respectively. These values compare very favorably with the computational predictions of the transition state barrier (</w:t>
      </w:r>
      <w:r w:rsidR="00314000" w:rsidRPr="00314000">
        <w:t>63 kJ/</w:t>
      </w:r>
      <w:proofErr w:type="spellStart"/>
      <w:r w:rsidR="00314000" w:rsidRPr="00314000">
        <w:t>mol</w:t>
      </w:r>
      <w:proofErr w:type="spellEnd"/>
      <w:r w:rsidR="00314000" w:rsidRPr="00314000">
        <w:t>).</w:t>
      </w:r>
      <w:r w:rsidR="00E400B1">
        <w:t xml:space="preserve"> These results provide strong </w:t>
      </w:r>
      <w:r w:rsidR="00E400B1">
        <w:lastRenderedPageBreak/>
        <w:t xml:space="preserve">validation of the computationally predicted intermediate, which involves an interaction of the disulfide anion with the Ni.  </w:t>
      </w:r>
    </w:p>
    <w:p w14:paraId="3AD90C58" w14:textId="13EF0C1E" w:rsidR="00BF0589" w:rsidRPr="00BF0589" w:rsidRDefault="00BF0589" w:rsidP="00BF0589">
      <w:pPr>
        <w:ind w:firstLine="0"/>
        <w:rPr>
          <w:iCs/>
        </w:rPr>
      </w:pPr>
      <w:r w:rsidRPr="00BF0589">
        <w:rPr>
          <w:iCs/>
        </w:rPr>
        <w:tab/>
        <w:t xml:space="preserve">We also have been working closely with the Leigh group to </w:t>
      </w:r>
      <w:r>
        <w:rPr>
          <w:iCs/>
        </w:rPr>
        <w:t xml:space="preserve">obtain </w:t>
      </w:r>
      <w:r w:rsidR="008542CA">
        <w:rPr>
          <w:iCs/>
        </w:rPr>
        <w:t>measure kinetics for the methyl</w:t>
      </w:r>
      <w:r>
        <w:rPr>
          <w:iCs/>
        </w:rPr>
        <w:t xml:space="preserve">transferase and the MCR reactions.  </w:t>
      </w:r>
      <w:r w:rsidR="008542CA">
        <w:rPr>
          <w:iCs/>
        </w:rPr>
        <w:t xml:space="preserve">As described above, John’s group seems to now have sufficiently high expression of the </w:t>
      </w:r>
      <w:proofErr w:type="spellStart"/>
      <w:r w:rsidR="008542CA">
        <w:rPr>
          <w:iCs/>
        </w:rPr>
        <w:t>MeTr</w:t>
      </w:r>
      <w:proofErr w:type="spellEnd"/>
      <w:r w:rsidR="008542CA">
        <w:rPr>
          <w:iCs/>
        </w:rPr>
        <w:t xml:space="preserve"> that will allow us to measure activity and cofactor incorporation. He plans to use similar strategies to enhance expression of the MCR. We have not yet been successful in activation of the </w:t>
      </w:r>
      <w:proofErr w:type="spellStart"/>
      <w:r w:rsidR="008542CA">
        <w:rPr>
          <w:iCs/>
        </w:rPr>
        <w:t>homologously</w:t>
      </w:r>
      <w:proofErr w:type="spellEnd"/>
      <w:r w:rsidR="008542CA">
        <w:rPr>
          <w:iCs/>
        </w:rPr>
        <w:t xml:space="preserve"> expressed </w:t>
      </w:r>
      <w:r w:rsidR="008542CA" w:rsidRPr="008542CA">
        <w:rPr>
          <w:i/>
          <w:iCs/>
        </w:rPr>
        <w:t xml:space="preserve">M. </w:t>
      </w:r>
      <w:proofErr w:type="spellStart"/>
      <w:r w:rsidR="008542CA" w:rsidRPr="008542CA">
        <w:rPr>
          <w:i/>
          <w:iCs/>
        </w:rPr>
        <w:t>marapaludis</w:t>
      </w:r>
      <w:proofErr w:type="spellEnd"/>
      <w:r w:rsidR="008542CA">
        <w:rPr>
          <w:iCs/>
        </w:rPr>
        <w:t xml:space="preserve"> MCR using techniques that were successful with the native </w:t>
      </w:r>
      <w:r w:rsidR="008542CA" w:rsidRPr="008542CA">
        <w:rPr>
          <w:i/>
          <w:iCs/>
        </w:rPr>
        <w:t xml:space="preserve">M. </w:t>
      </w:r>
      <w:proofErr w:type="spellStart"/>
      <w:r w:rsidR="008542CA" w:rsidRPr="008542CA">
        <w:rPr>
          <w:i/>
          <w:iCs/>
        </w:rPr>
        <w:t>marburgensis</w:t>
      </w:r>
      <w:proofErr w:type="spellEnd"/>
      <w:r w:rsidR="008542CA">
        <w:rPr>
          <w:iCs/>
        </w:rPr>
        <w:t xml:space="preserve"> MCR. This is a big limitation in terms of in vitro measurements of activity of the wild-type protein as well as in characterization of mutants. John has outlined experiments that will be performed to obtain sufficient amounts of protein for characterization as well as for our goal of converting methane to methanol. </w:t>
      </w:r>
    </w:p>
    <w:p w14:paraId="5A3CE003" w14:textId="77777777" w:rsidR="00B63A3A" w:rsidRDefault="00B63A3A" w:rsidP="00711CD3">
      <w:pPr>
        <w:ind w:firstLine="0"/>
      </w:pPr>
    </w:p>
    <w:p w14:paraId="47E2A4AA" w14:textId="60F2B5FF" w:rsidR="006F53BF" w:rsidRPr="00B63A3A" w:rsidRDefault="00B63A3A" w:rsidP="00711CD3">
      <w:pPr>
        <w:ind w:firstLine="0"/>
        <w:rPr>
          <w:b/>
        </w:rPr>
      </w:pPr>
      <w:r w:rsidRPr="00B63A3A">
        <w:rPr>
          <w:b/>
        </w:rPr>
        <w:t>Milestones 4.x</w:t>
      </w:r>
    </w:p>
    <w:p w14:paraId="6AAA4135" w14:textId="77777777" w:rsidR="00A05DD7" w:rsidRDefault="00A05DD7" w:rsidP="00A96AA0">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2094870A" w14:textId="514B9C90" w:rsidR="00A05DD7" w:rsidRDefault="00A05DD7" w:rsidP="00A05DD7">
      <w:r>
        <w:rPr>
          <w:noProof/>
          <w:color w:val="000000"/>
        </w:rPr>
        <mc:AlternateContent>
          <mc:Choice Requires="wpg">
            <w:drawing>
              <wp:anchor distT="0" distB="0" distL="114300" distR="114300" simplePos="0" relativeHeight="251661312" behindDoc="0" locked="0" layoutInCell="1" allowOverlap="1" wp14:anchorId="5BCAA739" wp14:editId="1D7ABB74">
                <wp:simplePos x="0" y="0"/>
                <wp:positionH relativeFrom="column">
                  <wp:posOffset>3480435</wp:posOffset>
                </wp:positionH>
                <wp:positionV relativeFrom="paragraph">
                  <wp:posOffset>2033905</wp:posOffset>
                </wp:positionV>
                <wp:extent cx="2327910" cy="2259965"/>
                <wp:effectExtent l="0" t="0" r="8890" b="635"/>
                <wp:wrapSquare wrapText="bothSides"/>
                <wp:docPr id="5" name="Group 5"/>
                <wp:cNvGraphicFramePr/>
                <a:graphic xmlns:a="http://schemas.openxmlformats.org/drawingml/2006/main">
                  <a:graphicData uri="http://schemas.microsoft.com/office/word/2010/wordprocessingGroup">
                    <wpg:wgp>
                      <wpg:cNvGrpSpPr/>
                      <wpg:grpSpPr>
                        <a:xfrm>
                          <a:off x="0" y="0"/>
                          <a:ext cx="2327910" cy="2259965"/>
                          <a:chOff x="0" y="186342"/>
                          <a:chExt cx="2327910" cy="2260313"/>
                        </a:xfrm>
                      </wpg:grpSpPr>
                      <wps:wsp>
                        <wps:cNvPr id="6" name="Text Box 6"/>
                        <wps:cNvSpPr txBox="1"/>
                        <wps:spPr>
                          <a:xfrm>
                            <a:off x="0" y="1894840"/>
                            <a:ext cx="2327910" cy="55181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BC47683" w14:textId="130DF92A" w:rsidR="006D7977" w:rsidRPr="006216A8" w:rsidRDefault="006D7977" w:rsidP="00A05DD7">
                              <w:pPr>
                                <w:ind w:firstLine="0"/>
                                <w:rPr>
                                  <w:sz w:val="20"/>
                                  <w:szCs w:val="20"/>
                                </w:rPr>
                              </w:pPr>
                              <w:r w:rsidRPr="006216A8">
                                <w:rPr>
                                  <w:sz w:val="20"/>
                                  <w:szCs w:val="20"/>
                                </w:rPr>
                                <w:t xml:space="preserve">Figure </w:t>
                              </w:r>
                              <w:r>
                                <w:rPr>
                                  <w:sz w:val="20"/>
                                  <w:szCs w:val="20"/>
                                </w:rPr>
                                <w:t>8</w:t>
                              </w:r>
                              <w:r w:rsidRPr="006216A8">
                                <w:rPr>
                                  <w:sz w:val="20"/>
                                  <w:szCs w:val="20"/>
                                </w:rPr>
                                <w:t xml:space="preserve">. Probability distribution of the </w:t>
                              </w:r>
                              <w:proofErr w:type="spellStart"/>
                              <w:r w:rsidRPr="006216A8">
                                <w:rPr>
                                  <w:sz w:val="20"/>
                                  <w:szCs w:val="20"/>
                                </w:rPr>
                                <w:t>CoM</w:t>
                              </w:r>
                              <w:proofErr w:type="spellEnd"/>
                              <w:r w:rsidRPr="006216A8">
                                <w:rPr>
                                  <w:sz w:val="20"/>
                                  <w:szCs w:val="20"/>
                                </w:rPr>
                                <w:t>(S)-</w:t>
                              </w:r>
                              <w:proofErr w:type="gramStart"/>
                              <w:r w:rsidRPr="006216A8">
                                <w:rPr>
                                  <w:sz w:val="20"/>
                                  <w:szCs w:val="20"/>
                                </w:rPr>
                                <w:t>F430(</w:t>
                              </w:r>
                              <w:proofErr w:type="gramEnd"/>
                              <w:r w:rsidRPr="006216A8">
                                <w:rPr>
                                  <w:sz w:val="20"/>
                                  <w:szCs w:val="20"/>
                                </w:rPr>
                                <w:t>Ni) distance at two different temper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rotWithShape="1">
                          <a:blip r:embed="rId17">
                            <a:extLst>
                              <a:ext uri="{28A0092B-C50C-407E-A947-70E740481C1C}">
                                <a14:useLocalDpi xmlns:a14="http://schemas.microsoft.com/office/drawing/2010/main" val="0"/>
                              </a:ext>
                            </a:extLst>
                          </a:blip>
                          <a:srcRect t="9934"/>
                          <a:stretch/>
                        </pic:blipFill>
                        <pic:spPr>
                          <a:xfrm>
                            <a:off x="86360" y="186342"/>
                            <a:ext cx="2199640" cy="1689447"/>
                          </a:xfrm>
                          <a:prstGeom prst="rect">
                            <a:avLst/>
                          </a:prstGeom>
                        </pic:spPr>
                      </pic:pic>
                    </wpg:wgp>
                  </a:graphicData>
                </a:graphic>
                <wp14:sizeRelV relativeFrom="margin">
                  <wp14:pctHeight>0</wp14:pctHeight>
                </wp14:sizeRelV>
              </wp:anchor>
            </w:drawing>
          </mc:Choice>
          <mc:Fallback xmlns:mv="urn:schemas-microsoft-com:mac:vml" xmlns:mo="http://schemas.microsoft.com/office/mac/office/2008/main">
            <w:pict>
              <v:group id="Group 5" o:spid="_x0000_s1027" style="position:absolute;left:0;text-align:left;margin-left:274.05pt;margin-top:160.15pt;width:183.3pt;height:177.95pt;z-index:251661312;mso-height-relative:margin" coordorigin=",186342" coordsize="2327910,2260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">
                <v:shape id="Text Box 6" o:spid="_x0000_s1028" type="#_x0000_t202" style="position:absolute;top:1894840;width:2327910;height:5518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5BC47683" w14:textId="130DF92A" w:rsidR="006D7977" w:rsidRPr="006216A8" w:rsidRDefault="006D7977" w:rsidP="00A05DD7">
                        <w:pPr>
                          <w:ind w:firstLine="0"/>
                          <w:rPr>
                            <w:sz w:val="20"/>
                            <w:szCs w:val="20"/>
                          </w:rPr>
                        </w:pPr>
                        <w:r w:rsidRPr="006216A8">
                          <w:rPr>
                            <w:sz w:val="20"/>
                            <w:szCs w:val="20"/>
                          </w:rPr>
                          <w:t xml:space="preserve">Figure </w:t>
                        </w:r>
                        <w:r>
                          <w:rPr>
                            <w:sz w:val="20"/>
                            <w:szCs w:val="20"/>
                          </w:rPr>
                          <w:t>8</w:t>
                        </w:r>
                        <w:r w:rsidRPr="006216A8">
                          <w:rPr>
                            <w:sz w:val="20"/>
                            <w:szCs w:val="20"/>
                          </w:rPr>
                          <w:t xml:space="preserve">. Probability distribution of the </w:t>
                        </w:r>
                        <w:proofErr w:type="spellStart"/>
                        <w:proofErr w:type="gramStart"/>
                        <w:r w:rsidRPr="006216A8">
                          <w:rPr>
                            <w:sz w:val="20"/>
                            <w:szCs w:val="20"/>
                          </w:rPr>
                          <w:t>CoM</w:t>
                        </w:r>
                        <w:proofErr w:type="spellEnd"/>
                        <w:r w:rsidRPr="006216A8">
                          <w:rPr>
                            <w:sz w:val="20"/>
                            <w:szCs w:val="20"/>
                          </w:rPr>
                          <w:t>(</w:t>
                        </w:r>
                        <w:proofErr w:type="gramEnd"/>
                        <w:r w:rsidRPr="006216A8">
                          <w:rPr>
                            <w:sz w:val="20"/>
                            <w:szCs w:val="20"/>
                          </w:rPr>
                          <w:t>S)-F430(Ni) distance at two different tempera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86360;top:186342;width:2199640;height:16894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NX&#10;KwTCAAAA2gAAAA8AAABkcnMvZG93bnJldi54bWxEj92KwjAUhO8XfIdwBO/W1JUVWxtFXHS9Evx5&#10;gGNzbEubk9JEW99+syB4OczMN0y66k0tHtS60rKCyTgCQZxZXXKu4HLefs5BOI+ssbZMCp7kYLUc&#10;fKSYaNvxkR4nn4sAYZeggsL7JpHSZQUZdGPbEAfvZluDPsg2l7rFLsBNLb+iaCYNlhwWCmxoU1BW&#10;ne5GQSWr3V1e4zPq5jm9zH7y38N3p9Ro2K8XIDz1/h1+tfdaQQz/V8INkM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jVysEwgAAANoAAAAPAAAAAAAAAAAAAAAAAJwCAABk&#10;cnMvZG93bnJldi54bWxQSwUGAAAAAAQABAD3AAAAiwMAAAAA&#10;">
                  <v:imagedata r:id="rId18" o:title="" croptop="6510f"/>
                  <v:path arrowok="t"/>
                </v:shape>
                <w10:wrap type="square"/>
              </v:group>
            </w:pict>
          </mc:Fallback>
        </mc:AlternateContent>
      </w:r>
      <w:r>
        <w:rPr>
          <w:color w:val="000000"/>
        </w:rPr>
        <w:t xml:space="preserve">        In the last quarter we continued our </w:t>
      </w:r>
      <w:r>
        <w:t>analysis of molecular dynamics trajectories of the explicitly-solvated MCR protein at room temperature. In addition, we extended these simulations to cover a wide range of temperatures (from room temperature to 50</w:t>
      </w:r>
      <w:r w:rsidRPr="00331421">
        <w:rPr>
          <w:vertAlign w:val="superscript"/>
        </w:rPr>
        <w:t>o</w:t>
      </w:r>
      <w:r>
        <w:t xml:space="preserve">C), in order to provide guidance to the interpretation of kinetic data suggesting a change in catalytic mechanism. We found that the residue tyr33 is very flexible and, via its hydrogen bond with </w:t>
      </w:r>
      <w:proofErr w:type="spellStart"/>
      <w:r>
        <w:t>CoM</w:t>
      </w:r>
      <w:proofErr w:type="spellEnd"/>
      <w:r>
        <w:t xml:space="preserve">, modulates the relative orientation of the latter with respect to </w:t>
      </w:r>
      <w:proofErr w:type="spellStart"/>
      <w:r>
        <w:t>CoB</w:t>
      </w:r>
      <w:proofErr w:type="spellEnd"/>
      <w:r>
        <w:t xml:space="preserve">. We hypothesize that the concerted CoM+Tyr337 motion (with period of 0.20 microseconds) might be </w:t>
      </w:r>
      <w:proofErr w:type="gramStart"/>
      <w:r>
        <w:t>key</w:t>
      </w:r>
      <w:proofErr w:type="gramEnd"/>
      <w:r>
        <w:t xml:space="preserve"> for the breaking of the </w:t>
      </w:r>
      <w:proofErr w:type="spellStart"/>
      <w:r>
        <w:t>CoM</w:t>
      </w:r>
      <w:proofErr w:type="spellEnd"/>
      <w:r>
        <w:t>(S-CH</w:t>
      </w:r>
      <w:r w:rsidRPr="006F67A7">
        <w:rPr>
          <w:vertAlign w:val="subscript"/>
        </w:rPr>
        <w:t>3</w:t>
      </w:r>
      <w:r>
        <w:t xml:space="preserve">) bond and the subsequent formation of methane. As the temperature increases, tyr333 moves away from F430, letting tyr333 move closer to the Ni center. At room temperature the computed </w:t>
      </w:r>
      <w:proofErr w:type="spellStart"/>
      <w:r>
        <w:t>CoM</w:t>
      </w:r>
      <w:proofErr w:type="spellEnd"/>
      <w:r>
        <w:t xml:space="preserve">(S)-Ni average distance is 3.7 </w:t>
      </w:r>
      <w:r>
        <w:sym w:font="Symbol" w:char="F0B1"/>
      </w:r>
      <w:r>
        <w:t xml:space="preserve"> 0.2 Å (Figure </w:t>
      </w:r>
      <w:r w:rsidR="008542CA">
        <w:t>8</w:t>
      </w:r>
      <w:r>
        <w:t xml:space="preserve">. This distance decreases to 3.2 </w:t>
      </w:r>
      <w:r>
        <w:sym w:font="Symbol" w:char="F0B1"/>
      </w:r>
      <w:r>
        <w:t xml:space="preserve"> 0.3 Å beyond 30</w:t>
      </w:r>
      <w:r w:rsidRPr="00050435">
        <w:rPr>
          <w:vertAlign w:val="superscript"/>
        </w:rPr>
        <w:t>o</w:t>
      </w:r>
      <w:r>
        <w:t xml:space="preserve">C (Figure X). No further structural changes have been observed at higher temperature in time spanned by our simulations (about 50 ns for each temperature window explored). Tyr333 remains hydrogen bonded to </w:t>
      </w:r>
      <w:proofErr w:type="spellStart"/>
      <w:r>
        <w:t>CoM</w:t>
      </w:r>
      <w:proofErr w:type="spellEnd"/>
      <w:r>
        <w:t xml:space="preserve"> at all temperatures, after the conformational change takes place the bond appears to be weaker as indicated by the lengthening of the hydrogen bond distance form 2.5 </w:t>
      </w:r>
      <w:r>
        <w:sym w:font="Symbol" w:char="F0B1"/>
      </w:r>
      <w:r>
        <w:t xml:space="preserve"> 0.4 Å at room temperature to 3.1 </w:t>
      </w:r>
      <w:r>
        <w:sym w:font="Symbol" w:char="F0B1"/>
      </w:r>
      <w:r>
        <w:t xml:space="preserve"> 0.5 Å around 30</w:t>
      </w:r>
      <w:r w:rsidRPr="006F67A7">
        <w:rPr>
          <w:vertAlign w:val="superscript"/>
        </w:rPr>
        <w:t>o</w:t>
      </w:r>
      <w:r>
        <w:t xml:space="preserve">C. A shorter </w:t>
      </w:r>
      <w:proofErr w:type="spellStart"/>
      <w:r>
        <w:t>CoM</w:t>
      </w:r>
      <w:proofErr w:type="spellEnd"/>
      <w:r>
        <w:t>(S)-Ni distance is suggestive of an easier S-CH</w:t>
      </w:r>
      <w:r w:rsidRPr="006F67A7">
        <w:rPr>
          <w:vertAlign w:val="subscript"/>
        </w:rPr>
        <w:t>3</w:t>
      </w:r>
      <w:r>
        <w:t xml:space="preserve"> bond cleavage, consistent with the faster mechanism experimentally observed above 30</w:t>
      </w:r>
      <w:r w:rsidRPr="006F67A7">
        <w:rPr>
          <w:vertAlign w:val="superscript"/>
        </w:rPr>
        <w:t>o</w:t>
      </w:r>
      <w:r>
        <w:t>C.</w:t>
      </w:r>
    </w:p>
    <w:p w14:paraId="7D0D5CFA" w14:textId="77777777" w:rsidR="00A05DD7" w:rsidRPr="00EA792F" w:rsidRDefault="00A05DD7" w:rsidP="00A05DD7">
      <w:pPr>
        <w:rPr>
          <w:b/>
          <w:color w:val="000000"/>
        </w:rPr>
      </w:pPr>
      <w:r>
        <w:t xml:space="preserve">Further assessment of the correlation between the tyr333 and </w:t>
      </w:r>
      <w:proofErr w:type="spellStart"/>
      <w:r>
        <w:t>CoM</w:t>
      </w:r>
      <w:proofErr w:type="spellEnd"/>
      <w:r>
        <w:t xml:space="preserve"> relative motion will also provide valuable information on how other flexible protein residues relate to substrate binding and reactivity, such as unstructured regions with transient hydrogen bonds to Tyr337.</w:t>
      </w:r>
    </w:p>
    <w:p w14:paraId="04B4D491" w14:textId="77777777" w:rsidR="00A05DD7" w:rsidRDefault="00A05DD7" w:rsidP="00A05DD7">
      <w:pPr>
        <w:ind w:firstLine="0"/>
      </w:pPr>
    </w:p>
    <w:p w14:paraId="54853FAE" w14:textId="77777777" w:rsidR="00A96AA0" w:rsidRDefault="00A05DD7" w:rsidP="00A96AA0">
      <w:pPr>
        <w:ind w:firstLine="0"/>
        <w:rPr>
          <w:b/>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p>
    <w:p w14:paraId="0508B75E" w14:textId="16E8C736" w:rsidR="00A05DD7" w:rsidRPr="00A05DD7" w:rsidRDefault="00A05DD7" w:rsidP="00A05DD7">
      <w:pPr>
        <w:ind w:firstLine="0"/>
        <w:rPr>
          <w:b/>
          <w:color w:val="000000"/>
        </w:rPr>
      </w:pPr>
      <w:r>
        <w:rPr>
          <w:color w:val="000000"/>
        </w:rPr>
        <w:t>QM</w:t>
      </w:r>
      <w:r w:rsidRPr="00472CAF">
        <w:rPr>
          <w:color w:val="000000"/>
        </w:rPr>
        <w:t xml:space="preserve"> </w:t>
      </w:r>
      <w:r>
        <w:rPr>
          <w:color w:val="000000"/>
        </w:rPr>
        <w:t>calculations</w:t>
      </w:r>
      <w:r w:rsidRPr="00472CAF">
        <w:rPr>
          <w:color w:val="000000"/>
        </w:rPr>
        <w:t xml:space="preserve"> of </w:t>
      </w:r>
      <w:r>
        <w:rPr>
          <w:color w:val="000000"/>
        </w:rPr>
        <w:t xml:space="preserve">the energetics of simplified models of key red1 and ox1 </w:t>
      </w:r>
      <w:r w:rsidRPr="00472CAF">
        <w:rPr>
          <w:color w:val="000000"/>
        </w:rPr>
        <w:t xml:space="preserve">reaction intermediates </w:t>
      </w:r>
      <w:r>
        <w:rPr>
          <w:color w:val="000000"/>
        </w:rPr>
        <w:t xml:space="preserve">and the activation barrier between them have been completed. These calculations will help assessing the best reaction coordinate to be used in QM/MM simulations of the MCR catalytic cycle and provide initial insights on energetic differences between </w:t>
      </w:r>
      <w:proofErr w:type="spellStart"/>
      <w:r>
        <w:rPr>
          <w:color w:val="000000"/>
        </w:rPr>
        <w:t>homolytic</w:t>
      </w:r>
      <w:proofErr w:type="spellEnd"/>
      <w:r>
        <w:rPr>
          <w:color w:val="000000"/>
        </w:rPr>
        <w:t xml:space="preserve"> vs. </w:t>
      </w:r>
      <w:proofErr w:type="spellStart"/>
      <w:r>
        <w:rPr>
          <w:color w:val="000000"/>
        </w:rPr>
        <w:t>heterolytic</w:t>
      </w:r>
      <w:proofErr w:type="spellEnd"/>
      <w:r>
        <w:rPr>
          <w:color w:val="000000"/>
        </w:rPr>
        <w:t xml:space="preserve"> </w:t>
      </w:r>
      <w:proofErr w:type="spellStart"/>
      <w:r>
        <w:rPr>
          <w:color w:val="000000"/>
        </w:rPr>
        <w:t>CoM</w:t>
      </w:r>
      <w:proofErr w:type="spellEnd"/>
      <w:r>
        <w:rPr>
          <w:color w:val="000000"/>
        </w:rPr>
        <w:t>(S-CH</w:t>
      </w:r>
      <w:r w:rsidRPr="003B30D8">
        <w:rPr>
          <w:color w:val="000000"/>
          <w:vertAlign w:val="subscript"/>
        </w:rPr>
        <w:t>3</w:t>
      </w:r>
      <w:r>
        <w:rPr>
          <w:color w:val="000000"/>
        </w:rPr>
        <w:t xml:space="preserve">) bond scission, which are the possible catalytic pathways put forward so far. The QM calculations comprised a truncated model of the F430 cofactor, </w:t>
      </w:r>
      <w:proofErr w:type="spellStart"/>
      <w:r>
        <w:rPr>
          <w:color w:val="000000"/>
        </w:rPr>
        <w:t>CoM</w:t>
      </w:r>
      <w:proofErr w:type="spellEnd"/>
      <w:r>
        <w:rPr>
          <w:color w:val="000000"/>
        </w:rPr>
        <w:t xml:space="preserve">, </w:t>
      </w:r>
      <w:proofErr w:type="spellStart"/>
      <w:r>
        <w:rPr>
          <w:color w:val="000000"/>
        </w:rPr>
        <w:t>CoB</w:t>
      </w:r>
      <w:proofErr w:type="spellEnd"/>
      <w:r>
        <w:rPr>
          <w:color w:val="000000"/>
        </w:rPr>
        <w:t xml:space="preserve">, </w:t>
      </w:r>
      <w:proofErr w:type="spellStart"/>
      <w:proofErr w:type="gramStart"/>
      <w:r>
        <w:rPr>
          <w:color w:val="000000"/>
        </w:rPr>
        <w:t>tyr</w:t>
      </w:r>
      <w:proofErr w:type="spellEnd"/>
      <w:proofErr w:type="gramEnd"/>
      <w:r>
        <w:rPr>
          <w:color w:val="000000"/>
        </w:rPr>
        <w:t xml:space="preserve"> 333 and tyr337. The model calculations, consistent with previous reports, indicated that the S-CH</w:t>
      </w:r>
      <w:r w:rsidRPr="00AB53EA">
        <w:rPr>
          <w:color w:val="000000"/>
          <w:vertAlign w:val="subscript"/>
        </w:rPr>
        <w:t>3</w:t>
      </w:r>
      <w:r>
        <w:rPr>
          <w:color w:val="000000"/>
        </w:rPr>
        <w:t xml:space="preserve"> scission is likely the catalytic bottleneck. These calculations also suggested that the </w:t>
      </w:r>
      <w:proofErr w:type="spellStart"/>
      <w:r>
        <w:rPr>
          <w:color w:val="000000"/>
        </w:rPr>
        <w:t>homolytic</w:t>
      </w:r>
      <w:proofErr w:type="spellEnd"/>
      <w:r>
        <w:rPr>
          <w:color w:val="000000"/>
        </w:rPr>
        <w:t xml:space="preserve"> bond breaking (radical mechanism) is both thermodynamically and kinetically favored than the </w:t>
      </w:r>
      <w:proofErr w:type="spellStart"/>
      <w:r>
        <w:rPr>
          <w:color w:val="000000"/>
        </w:rPr>
        <w:t>heterolytic</w:t>
      </w:r>
      <w:proofErr w:type="spellEnd"/>
      <w:r>
        <w:rPr>
          <w:color w:val="000000"/>
        </w:rPr>
        <w:t xml:space="preserve"> bond breaking </w:t>
      </w:r>
      <w:r>
        <w:rPr>
          <w:color w:val="000000"/>
        </w:rPr>
        <w:lastRenderedPageBreak/>
        <w:t xml:space="preserve">(anionic mechanism). We are currently studying a possible effect of the full protein environment in stabilizing the anionic pathway over the radical pathway.  </w:t>
      </w:r>
    </w:p>
    <w:p w14:paraId="5F2E0013" w14:textId="3A6F52DC" w:rsidR="00B9211B" w:rsidRPr="001E48D3" w:rsidRDefault="00A05DD7" w:rsidP="00A05DD7">
      <w:r>
        <w:t xml:space="preserve">We have also investigated the acid-base properties of key residues at the active site, including Tyr333, Tyr367, and </w:t>
      </w:r>
      <w:proofErr w:type="spellStart"/>
      <w:r>
        <w:t>CoB</w:t>
      </w:r>
      <w:proofErr w:type="spellEnd"/>
      <w:r>
        <w:t xml:space="preserve">, to guide the interpretation of the experimentally observed deactivation of the enzyme observed at pH = 8. Accurate free energy perturbation molecular dynamics have revealed no </w:t>
      </w:r>
      <w:proofErr w:type="spellStart"/>
      <w:r>
        <w:t>ionizable</w:t>
      </w:r>
      <w:proofErr w:type="spellEnd"/>
      <w:r>
        <w:t xml:space="preserve"> residues around the cofactor and the substrates with </w:t>
      </w:r>
      <w:proofErr w:type="spellStart"/>
      <w:r>
        <w:t>p</w:t>
      </w:r>
      <w:r w:rsidRPr="00D32602">
        <w:rPr>
          <w:i/>
        </w:rPr>
        <w:t>K</w:t>
      </w:r>
      <w:r w:rsidRPr="00D32602">
        <w:rPr>
          <w:vertAlign w:val="subscript"/>
        </w:rPr>
        <w:t>a</w:t>
      </w:r>
      <w:proofErr w:type="spellEnd"/>
      <w:r>
        <w:t xml:space="preserve"> close to 8. We hypothesize that the loss of catalytic activity is likely due to either allosterically-induced structural changes at the active site or a reduced accessibility of the catalytic pocket occurring at pH higher than 8. We are currently exploring these possibilities.</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4C9A8ADF" w14:textId="77777777" w:rsidR="00661174" w:rsidRPr="00120156" w:rsidRDefault="00661174" w:rsidP="00661174">
      <w:pPr>
        <w:ind w:firstLine="0"/>
      </w:pPr>
      <w:r w:rsidRPr="00DA159D">
        <w:rPr>
          <w:b/>
        </w:rPr>
        <w:t>Milestone 1.3</w:t>
      </w:r>
      <w:r>
        <w:rPr>
          <w:b/>
        </w:rPr>
        <w:t>-1.4</w:t>
      </w:r>
      <w:r w:rsidRPr="00DA159D">
        <w:rPr>
          <w:b/>
        </w:rPr>
        <w:t xml:space="preserve">. </w:t>
      </w:r>
      <w:r w:rsidRPr="00C727D2">
        <w:rPr>
          <w:b/>
        </w:rPr>
        <w:t xml:space="preserve">Test for genetic complementation of MCR deletion mutation in </w:t>
      </w:r>
      <w:r w:rsidRPr="00C727D2">
        <w:rPr>
          <w:b/>
          <w:i/>
        </w:rPr>
        <w:t>M. maripaludis</w:t>
      </w:r>
      <w:r>
        <w:rPr>
          <w:b/>
        </w:rPr>
        <w:t xml:space="preserve">. </w:t>
      </w:r>
      <w:r w:rsidRPr="00DA159D">
        <w:rPr>
          <w:b/>
        </w:rPr>
        <w:t xml:space="preserve"> </w:t>
      </w:r>
      <w:r>
        <w:t xml:space="preserve">Recombination between two copies of the </w:t>
      </w:r>
      <w:proofErr w:type="spellStart"/>
      <w:r w:rsidRPr="00120156">
        <w:rPr>
          <w:i/>
        </w:rPr>
        <w:t>mcr</w:t>
      </w:r>
      <w:proofErr w:type="spellEnd"/>
      <w:r>
        <w:t xml:space="preserve"> operon may prevent us from obtaining a deletion of the native copy.  Possible solutions include changing the DNA sequence by changing the codons of the </w:t>
      </w:r>
      <w:r w:rsidRPr="00120156">
        <w:rPr>
          <w:i/>
        </w:rPr>
        <w:t>M. maripaludis</w:t>
      </w:r>
      <w:r>
        <w:t xml:space="preserve"> genes, cloning the </w:t>
      </w:r>
      <w:proofErr w:type="spellStart"/>
      <w:r>
        <w:t>Mcr</w:t>
      </w:r>
      <w:proofErr w:type="spellEnd"/>
      <w:r>
        <w:t xml:space="preserve"> from heterologous species, or cloning and deleting only a single subunit.  As explained above, we are currently opting for the last approach, since it may lead more quickly to a system for cloning </w:t>
      </w:r>
      <w:proofErr w:type="spellStart"/>
      <w:r>
        <w:t>Mcr</w:t>
      </w:r>
      <w:proofErr w:type="spellEnd"/>
      <w:r>
        <w:t xml:space="preserve"> alleles with altered amino acids for biochemical analysis.</w:t>
      </w:r>
    </w:p>
    <w:p w14:paraId="5FCE5CBC" w14:textId="77777777" w:rsidR="00661174" w:rsidRDefault="00661174" w:rsidP="00661174">
      <w:pPr>
        <w:ind w:firstLine="0"/>
        <w:rPr>
          <w:b/>
        </w:rPr>
      </w:pPr>
    </w:p>
    <w:p w14:paraId="0AC87C54" w14:textId="77777777" w:rsidR="00661174" w:rsidRPr="000C7790" w:rsidRDefault="00661174" w:rsidP="00661174">
      <w:pPr>
        <w:ind w:firstLine="0"/>
      </w:pPr>
      <w:r>
        <w:rPr>
          <w:b/>
        </w:rPr>
        <w:t xml:space="preserve">Milestone 1.6.  </w:t>
      </w:r>
      <w:r>
        <w:t>A foreign protein may not be stable or soluble in our host organism.  Our current efforts using the proteasome knockout strain and our plans to increase the level of the chaperonin may increase the level of soluble protein.</w:t>
      </w:r>
    </w:p>
    <w:p w14:paraId="485668CC" w14:textId="77777777" w:rsidR="00661174" w:rsidRPr="00DA159D" w:rsidRDefault="00661174" w:rsidP="00661174">
      <w:pPr>
        <w:ind w:firstLine="0"/>
        <w:rPr>
          <w:b/>
        </w:rPr>
      </w:pPr>
    </w:p>
    <w:p w14:paraId="3DE81997" w14:textId="35FF427C" w:rsidR="0048706C" w:rsidRPr="009033A5" w:rsidRDefault="00661174" w:rsidP="00661174">
      <w:pPr>
        <w:ind w:firstLine="0"/>
        <w:rPr>
          <w:b/>
        </w:rPr>
      </w:pPr>
      <w:r w:rsidRPr="00DA159D">
        <w:rPr>
          <w:b/>
        </w:rPr>
        <w:t>Milestone 1.</w:t>
      </w:r>
      <w:r>
        <w:rPr>
          <w:b/>
        </w:rPr>
        <w:t xml:space="preserve">10.  Clone and express methanol methyltransferases: </w:t>
      </w:r>
      <w:r>
        <w:t xml:space="preserve">The risks are those inherent in the expression of active enzyme in a foreign host.  However, we are much encouraged by our recent results showing that significant expression of the </w:t>
      </w:r>
      <w:proofErr w:type="spellStart"/>
      <w:r w:rsidRPr="000C7790">
        <w:rPr>
          <w:i/>
        </w:rPr>
        <w:t>Methanosarcina</w:t>
      </w:r>
      <w:proofErr w:type="spellEnd"/>
      <w:r w:rsidRPr="000C7790">
        <w:rPr>
          <w:i/>
        </w:rPr>
        <w:t xml:space="preserve"> </w:t>
      </w:r>
      <w:proofErr w:type="spellStart"/>
      <w:r w:rsidRPr="000C7790">
        <w:rPr>
          <w:i/>
        </w:rPr>
        <w:t>acetivorans</w:t>
      </w:r>
      <w:proofErr w:type="spellEnd"/>
      <w:r>
        <w:t xml:space="preserve"> methanol methyltransferase occurs and that we are able to purify the enzyme.</w:t>
      </w:r>
    </w:p>
    <w:p w14:paraId="3903C56D" w14:textId="77777777" w:rsidR="00103B04" w:rsidRDefault="00103B04" w:rsidP="00DA159D">
      <w:pPr>
        <w:ind w:firstLine="0"/>
      </w:pPr>
    </w:p>
    <w:p w14:paraId="4FB9AA23" w14:textId="1C2D6FFE" w:rsidR="00103B04" w:rsidRPr="00CD4C7B" w:rsidRDefault="00103B04" w:rsidP="00103B04">
      <w:pPr>
        <w:ind w:firstLine="0"/>
        <w:rPr>
          <w:b/>
        </w:rPr>
      </w:pPr>
      <w:r w:rsidRPr="008542CA">
        <w:rPr>
          <w:b/>
        </w:rPr>
        <w:t>Milestone</w:t>
      </w:r>
      <w:r w:rsidR="00B11023" w:rsidRPr="008542CA">
        <w:rPr>
          <w:b/>
        </w:rPr>
        <w:t>s 2.4</w:t>
      </w:r>
      <w:r w:rsidRPr="008542CA">
        <w:rPr>
          <w:b/>
        </w:rPr>
        <w:t>.</w:t>
      </w:r>
      <w:r w:rsidRPr="00CD4C7B">
        <w:rPr>
          <w:b/>
        </w:rPr>
        <w:t xml:space="preserve"> </w:t>
      </w:r>
    </w:p>
    <w:p w14:paraId="60B9B74B" w14:textId="5402F280" w:rsidR="00103B04" w:rsidRDefault="00103B04" w:rsidP="004B4FA9">
      <w:pPr>
        <w:ind w:firstLine="0"/>
      </w:pPr>
      <w:r w:rsidRPr="00CD4C7B">
        <w:t xml:space="preserve">With our model </w:t>
      </w:r>
      <w:r w:rsidR="00B11023">
        <w:t xml:space="preserve">essentially </w:t>
      </w:r>
      <w:r w:rsidRPr="00CD4C7B">
        <w:t>completed</w:t>
      </w:r>
      <w:r w:rsidR="00B11023">
        <w:t>,</w:t>
      </w:r>
      <w:r w:rsidRPr="00CD4C7B">
        <w:t xml:space="preserve"> our </w:t>
      </w:r>
      <w:r w:rsidR="00B11023">
        <w:t>chief remaining challenges</w:t>
      </w:r>
      <w:r w:rsidRPr="00CD4C7B">
        <w:t xml:space="preserve"> lie</w:t>
      </w:r>
      <w:r w:rsidR="00B11023">
        <w:t xml:space="preserve">s in generating reasonable strain designs. We have had some solver difficulties implementing the </w:t>
      </w:r>
      <w:proofErr w:type="spellStart"/>
      <w:r w:rsidR="00B11023">
        <w:t>SimOptStrain</w:t>
      </w:r>
      <w:proofErr w:type="spellEnd"/>
      <w:r w:rsidR="00B11023">
        <w:t xml:space="preserve"> strain design method but are currently working through these and expect to have a working algorithm soon. </w:t>
      </w:r>
      <w:r w:rsidR="00B363AF">
        <w:t>Once this is complete, we expect to be able to quickly generate new strain designs and test their energetic feasibility.</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697F7D72" w:rsidR="00F21F18" w:rsidRDefault="00896DDA" w:rsidP="004B4FA9">
      <w:pPr>
        <w:ind w:firstLine="0"/>
      </w:pPr>
      <w:r>
        <w:t xml:space="preserve">As described in Milestone 1.4, </w:t>
      </w:r>
      <w:r w:rsidR="0076366F">
        <w:t>a</w:t>
      </w:r>
      <w:r>
        <w:t xml:space="preserve"> key current issue is obtaining sufficient levels of </w:t>
      </w:r>
      <w:r w:rsidR="0076366F">
        <w:t xml:space="preserve">active </w:t>
      </w:r>
      <w:proofErr w:type="spellStart"/>
      <w:r w:rsidR="0076366F">
        <w:t>heterologously</w:t>
      </w:r>
      <w:proofErr w:type="spellEnd"/>
      <w:r w:rsidR="0076366F">
        <w:t xml:space="preserve"> expressed</w:t>
      </w:r>
      <w:r>
        <w:t xml:space="preserv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76366F">
        <w:t xml:space="preserve"> and MCR</w:t>
      </w:r>
      <w:r w:rsidR="00C516EF">
        <w:t xml:space="preserve">. The Leigh lab </w:t>
      </w:r>
      <w:r w:rsidR="0076366F">
        <w:t>has recently made significant</w:t>
      </w:r>
      <w:r w:rsidR="00C516EF">
        <w:t xml:space="preserve"> progress on solving this problem and we </w:t>
      </w:r>
      <w:r w:rsidR="0076366F">
        <w:t>are likely to be in position to now</w:t>
      </w:r>
      <w:r w:rsidR="00C516EF">
        <w:t xml:space="preserve"> to test </w:t>
      </w:r>
      <w:r w:rsidR="009033A5">
        <w:t xml:space="preserve">activity and cobalamin </w:t>
      </w:r>
      <w:r w:rsidRPr="00896DDA">
        <w:t>incorporation</w:t>
      </w:r>
      <w:r w:rsidR="0076366F">
        <w:t xml:space="preserve"> for the MCR</w:t>
      </w:r>
      <w:r w:rsidRPr="00896DDA">
        <w:t xml:space="preserve">. </w:t>
      </w:r>
      <w:r w:rsidR="009033A5">
        <w:t xml:space="preserve">If the latter is a problem, we will assay activity in a construct that contains </w:t>
      </w:r>
      <w:r w:rsidRPr="00896DDA">
        <w:t xml:space="preserve">the appropriate ATP-dependent methyltransferase activation protein (MAP) </w:t>
      </w:r>
      <w:r w:rsidRPr="00896DDA">
        <w:fldChar w:fldCharType="begin"/>
      </w:r>
      <w:r w:rsidR="00314000">
        <w:instrText xml:space="preserve"> ADDIN EN.CITE &lt;EndNote&gt;&lt;Cite&gt;&lt;Author&gt;Daas&lt;/Author&gt;&lt;Year&gt;1996&lt;/Year&gt;&lt;RecNum&gt;1206&lt;/RecNum&gt;&lt;DisplayText&gt;(4)&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314000">
        <w:rPr>
          <w:noProof/>
        </w:rPr>
        <w:t>(4)</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37485A1A" w14:textId="77777777" w:rsidR="00314000" w:rsidRPr="00314000" w:rsidRDefault="00E51252" w:rsidP="00314000">
      <w:pPr>
        <w:pStyle w:val="EndNoteBibliography"/>
        <w:ind w:left="720" w:hanging="720"/>
        <w:rPr>
          <w:noProof/>
        </w:rPr>
      </w:pPr>
      <w:r>
        <w:fldChar w:fldCharType="begin"/>
      </w:r>
      <w:r>
        <w:instrText xml:space="preserve"> ADDIN EN.REFLIST </w:instrText>
      </w:r>
      <w:r>
        <w:fldChar w:fldCharType="separate"/>
      </w:r>
      <w:r w:rsidR="00314000" w:rsidRPr="00314000">
        <w:rPr>
          <w:noProof/>
        </w:rPr>
        <w:t>1.</w:t>
      </w:r>
      <w:r w:rsidR="00314000" w:rsidRPr="00314000">
        <w:rPr>
          <w:noProof/>
        </w:rPr>
        <w:tab/>
        <w:t xml:space="preserve">Scheller, S., Goenrich, M., Boecher, R., Thauer, R. K., and Jaun, B. (2010) The key nickel enzyme of methanogenesis catalyses the anaerobic oxidation of methane, </w:t>
      </w:r>
      <w:r w:rsidR="00314000" w:rsidRPr="00314000">
        <w:rPr>
          <w:i/>
          <w:noProof/>
        </w:rPr>
        <w:t>Nature</w:t>
      </w:r>
      <w:r w:rsidR="00314000" w:rsidRPr="00314000">
        <w:rPr>
          <w:noProof/>
        </w:rPr>
        <w:t xml:space="preserve"> </w:t>
      </w:r>
      <w:r w:rsidR="00314000" w:rsidRPr="00314000">
        <w:rPr>
          <w:b/>
          <w:noProof/>
        </w:rPr>
        <w:t>465</w:t>
      </w:r>
      <w:r w:rsidR="00314000" w:rsidRPr="00314000">
        <w:rPr>
          <w:noProof/>
        </w:rPr>
        <w:t>, 606-8</w:t>
      </w:r>
    </w:p>
    <w:p w14:paraId="4A9ECBD0" w14:textId="77777777" w:rsidR="00314000" w:rsidRPr="00314000" w:rsidRDefault="00314000" w:rsidP="00314000">
      <w:pPr>
        <w:pStyle w:val="EndNoteBibliography"/>
        <w:ind w:left="720" w:hanging="720"/>
        <w:rPr>
          <w:noProof/>
        </w:rPr>
      </w:pPr>
      <w:r w:rsidRPr="00314000">
        <w:rPr>
          <w:noProof/>
        </w:rPr>
        <w:t>2.</w:t>
      </w:r>
      <w:r w:rsidRPr="00314000">
        <w:rPr>
          <w:noProof/>
        </w:rPr>
        <w:tab/>
        <w:t xml:space="preserve">Heim, S., Kunkel, A., Thauer, R. K., and Hedderich, R. (1998) Thiol:Fumarate reductase (Tfr) from Methanobacterium thermoautotrophicum - Identification of the catalytic sites for fumarate reduction and thiol oxidation, </w:t>
      </w:r>
      <w:r w:rsidRPr="00314000">
        <w:rPr>
          <w:i/>
          <w:noProof/>
        </w:rPr>
        <w:t>Eur. J. Biochem.</w:t>
      </w:r>
      <w:r w:rsidRPr="00314000">
        <w:rPr>
          <w:noProof/>
        </w:rPr>
        <w:t xml:space="preserve"> </w:t>
      </w:r>
      <w:r w:rsidRPr="00314000">
        <w:rPr>
          <w:b/>
          <w:noProof/>
        </w:rPr>
        <w:t>253</w:t>
      </w:r>
      <w:r w:rsidRPr="00314000">
        <w:rPr>
          <w:noProof/>
        </w:rPr>
        <w:t>, 292-9</w:t>
      </w:r>
    </w:p>
    <w:p w14:paraId="69032D44" w14:textId="77777777" w:rsidR="00314000" w:rsidRPr="00314000" w:rsidRDefault="00314000" w:rsidP="00314000">
      <w:pPr>
        <w:pStyle w:val="EndNoteBibliography"/>
        <w:ind w:left="720" w:hanging="720"/>
        <w:rPr>
          <w:noProof/>
        </w:rPr>
      </w:pPr>
      <w:r w:rsidRPr="00314000">
        <w:rPr>
          <w:noProof/>
        </w:rPr>
        <w:t>3.</w:t>
      </w:r>
      <w:r w:rsidRPr="00314000">
        <w:rPr>
          <w:noProof/>
        </w:rPr>
        <w:tab/>
        <w:t xml:space="preserve">Chen, S.-L., Blomberg, M. R. A., and Siegbahn, P. E. M. (2012) How Is Methane Formed and Oxidized Reversibly When Catalyzed by Ni-Containing Methyl-Coenzyme M Reductase?, </w:t>
      </w:r>
      <w:r w:rsidRPr="00314000">
        <w:rPr>
          <w:i/>
          <w:noProof/>
        </w:rPr>
        <w:t>Chemistry-a European Journal</w:t>
      </w:r>
      <w:r w:rsidRPr="00314000">
        <w:rPr>
          <w:noProof/>
        </w:rPr>
        <w:t xml:space="preserve"> </w:t>
      </w:r>
      <w:r w:rsidRPr="00314000">
        <w:rPr>
          <w:b/>
          <w:noProof/>
        </w:rPr>
        <w:t>18</w:t>
      </w:r>
      <w:r w:rsidRPr="00314000">
        <w:rPr>
          <w:noProof/>
        </w:rPr>
        <w:t>, 6309-15</w:t>
      </w:r>
    </w:p>
    <w:p w14:paraId="569B518F" w14:textId="77777777" w:rsidR="00314000" w:rsidRPr="00314000" w:rsidRDefault="00314000" w:rsidP="00314000">
      <w:pPr>
        <w:pStyle w:val="EndNoteBibliography"/>
        <w:ind w:left="720" w:hanging="720"/>
        <w:rPr>
          <w:noProof/>
        </w:rPr>
      </w:pPr>
      <w:r w:rsidRPr="00314000">
        <w:rPr>
          <w:noProof/>
        </w:rPr>
        <w:t>4.</w:t>
      </w:r>
      <w:r w:rsidRPr="00314000">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314000">
        <w:rPr>
          <w:i/>
          <w:noProof/>
        </w:rPr>
        <w:t>J. Biol. Chem.</w:t>
      </w:r>
      <w:r w:rsidRPr="00314000">
        <w:rPr>
          <w:noProof/>
        </w:rPr>
        <w:t xml:space="preserve"> </w:t>
      </w:r>
      <w:r w:rsidRPr="00314000">
        <w:rPr>
          <w:b/>
          <w:noProof/>
        </w:rPr>
        <w:t>271</w:t>
      </w:r>
      <w:r w:rsidRPr="00314000">
        <w:rPr>
          <w:noProof/>
        </w:rPr>
        <w:t>, 22339-45</w:t>
      </w:r>
    </w:p>
    <w:p w14:paraId="05784275" w14:textId="424B1CC4" w:rsidR="00644C14" w:rsidRDefault="00E51252">
      <w:r>
        <w:fldChar w:fldCharType="end"/>
      </w:r>
    </w:p>
    <w:sectPr w:rsidR="00644C14" w:rsidSect="004B4FA9">
      <w:headerReference w:type="default" r:id="rId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A1AF4" w14:textId="77777777" w:rsidR="00F17EBE" w:rsidRDefault="00F17EBE" w:rsidP="00D212BA">
      <w:r>
        <w:separator/>
      </w:r>
    </w:p>
  </w:endnote>
  <w:endnote w:type="continuationSeparator" w:id="0">
    <w:p w14:paraId="06539812" w14:textId="77777777" w:rsidR="00F17EBE" w:rsidRDefault="00F17EBE"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122BAF" w14:textId="77777777" w:rsidR="00F17EBE" w:rsidRDefault="00F17EBE" w:rsidP="00D212BA">
      <w:r>
        <w:separator/>
      </w:r>
    </w:p>
  </w:footnote>
  <w:footnote w:type="continuationSeparator" w:id="0">
    <w:p w14:paraId="5B5877EE" w14:textId="77777777" w:rsidR="00F17EBE" w:rsidRDefault="00F17EBE"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6D7977" w:rsidRPr="00813E47" w:rsidRDefault="006D7977" w:rsidP="00D212BA">
    <w:pPr>
      <w:pStyle w:val="Header"/>
      <w:jc w:val="right"/>
      <w:rPr>
        <w:b/>
      </w:rPr>
    </w:pPr>
    <w:r w:rsidRPr="00813E47">
      <w:rPr>
        <w:b/>
      </w:rPr>
      <w:t xml:space="preserve">Applicant Name: Ragsdale, S.W.       </w:t>
    </w:r>
  </w:p>
  <w:p w14:paraId="085D5448" w14:textId="77777777" w:rsidR="006D7977" w:rsidRDefault="006D797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6D7977" w:rsidRDefault="006D79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3">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4">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5">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7">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8">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6"/>
  </w:num>
  <w:num w:numId="4">
    <w:abstractNumId w:val="4"/>
  </w:num>
  <w:num w:numId="5">
    <w:abstractNumId w:val="3"/>
  </w:num>
  <w:num w:numId="6">
    <w:abstractNumId w:val="9"/>
  </w:num>
  <w:num w:numId="7">
    <w:abstractNumId w:val="5"/>
  </w:num>
  <w:num w:numId="8">
    <w:abstractNumId w:val="10"/>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7130&lt;/item&gt;&lt;item&gt;7894&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1B04"/>
    <w:rsid w:val="000324C6"/>
    <w:rsid w:val="00032E50"/>
    <w:rsid w:val="00035B61"/>
    <w:rsid w:val="00037C89"/>
    <w:rsid w:val="000427D5"/>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36D5"/>
    <w:rsid w:val="000E7314"/>
    <w:rsid w:val="000F79A8"/>
    <w:rsid w:val="00103B04"/>
    <w:rsid w:val="00104C00"/>
    <w:rsid w:val="00106778"/>
    <w:rsid w:val="0011136C"/>
    <w:rsid w:val="0012028C"/>
    <w:rsid w:val="00123562"/>
    <w:rsid w:val="00131C28"/>
    <w:rsid w:val="00134BE8"/>
    <w:rsid w:val="00136F9F"/>
    <w:rsid w:val="00140D13"/>
    <w:rsid w:val="00141110"/>
    <w:rsid w:val="001440DA"/>
    <w:rsid w:val="001463C1"/>
    <w:rsid w:val="00150540"/>
    <w:rsid w:val="001606EB"/>
    <w:rsid w:val="00162507"/>
    <w:rsid w:val="00173E1B"/>
    <w:rsid w:val="00175E80"/>
    <w:rsid w:val="001857E8"/>
    <w:rsid w:val="00193D3D"/>
    <w:rsid w:val="00194C9D"/>
    <w:rsid w:val="001961F2"/>
    <w:rsid w:val="00197128"/>
    <w:rsid w:val="001B1AFD"/>
    <w:rsid w:val="001B57FC"/>
    <w:rsid w:val="001C0855"/>
    <w:rsid w:val="001C7563"/>
    <w:rsid w:val="001D2E45"/>
    <w:rsid w:val="001E195F"/>
    <w:rsid w:val="001E26F6"/>
    <w:rsid w:val="001E3AFC"/>
    <w:rsid w:val="001E48D3"/>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551F"/>
    <w:rsid w:val="002402E9"/>
    <w:rsid w:val="00241D20"/>
    <w:rsid w:val="002444A5"/>
    <w:rsid w:val="00252F83"/>
    <w:rsid w:val="00256257"/>
    <w:rsid w:val="0026512E"/>
    <w:rsid w:val="0027066D"/>
    <w:rsid w:val="0027143D"/>
    <w:rsid w:val="00274E89"/>
    <w:rsid w:val="002759A8"/>
    <w:rsid w:val="0028742F"/>
    <w:rsid w:val="00297E48"/>
    <w:rsid w:val="002A0397"/>
    <w:rsid w:val="002A5AA9"/>
    <w:rsid w:val="002A6F3D"/>
    <w:rsid w:val="002B10CB"/>
    <w:rsid w:val="002B3C3F"/>
    <w:rsid w:val="002B3D3F"/>
    <w:rsid w:val="002B5BAC"/>
    <w:rsid w:val="002B6732"/>
    <w:rsid w:val="002B76DB"/>
    <w:rsid w:val="002C0FD4"/>
    <w:rsid w:val="002C7D3F"/>
    <w:rsid w:val="002D0805"/>
    <w:rsid w:val="002D5034"/>
    <w:rsid w:val="002D7EFF"/>
    <w:rsid w:val="002E0E5F"/>
    <w:rsid w:val="002E382B"/>
    <w:rsid w:val="002E469D"/>
    <w:rsid w:val="002E48CF"/>
    <w:rsid w:val="002E5A76"/>
    <w:rsid w:val="002E7472"/>
    <w:rsid w:val="002F0778"/>
    <w:rsid w:val="002F4D96"/>
    <w:rsid w:val="002F66C8"/>
    <w:rsid w:val="0030021A"/>
    <w:rsid w:val="00301904"/>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A12A8"/>
    <w:rsid w:val="003A4FEE"/>
    <w:rsid w:val="003B3D3E"/>
    <w:rsid w:val="003B4BE9"/>
    <w:rsid w:val="003B713B"/>
    <w:rsid w:val="003C1707"/>
    <w:rsid w:val="003D1F63"/>
    <w:rsid w:val="003E26A7"/>
    <w:rsid w:val="00400BDE"/>
    <w:rsid w:val="00401F87"/>
    <w:rsid w:val="00403E39"/>
    <w:rsid w:val="004066E7"/>
    <w:rsid w:val="00406FCC"/>
    <w:rsid w:val="00421987"/>
    <w:rsid w:val="004226E0"/>
    <w:rsid w:val="00423DF6"/>
    <w:rsid w:val="0042502C"/>
    <w:rsid w:val="00430EFE"/>
    <w:rsid w:val="00441AC7"/>
    <w:rsid w:val="00444C1C"/>
    <w:rsid w:val="00446E47"/>
    <w:rsid w:val="00450377"/>
    <w:rsid w:val="00450A62"/>
    <w:rsid w:val="004618D8"/>
    <w:rsid w:val="00467399"/>
    <w:rsid w:val="004721F3"/>
    <w:rsid w:val="0047758E"/>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71CF8"/>
    <w:rsid w:val="00581387"/>
    <w:rsid w:val="005815B8"/>
    <w:rsid w:val="00584E9A"/>
    <w:rsid w:val="00586209"/>
    <w:rsid w:val="00593BB1"/>
    <w:rsid w:val="005A1A2C"/>
    <w:rsid w:val="005A340F"/>
    <w:rsid w:val="005A43CC"/>
    <w:rsid w:val="005A5FEC"/>
    <w:rsid w:val="005A77DD"/>
    <w:rsid w:val="005B028E"/>
    <w:rsid w:val="005B130C"/>
    <w:rsid w:val="005B1588"/>
    <w:rsid w:val="005B5555"/>
    <w:rsid w:val="005C1946"/>
    <w:rsid w:val="005C2532"/>
    <w:rsid w:val="005D00A9"/>
    <w:rsid w:val="005D075B"/>
    <w:rsid w:val="005D2C03"/>
    <w:rsid w:val="005E06C2"/>
    <w:rsid w:val="005E1B75"/>
    <w:rsid w:val="005E2EA0"/>
    <w:rsid w:val="005E3695"/>
    <w:rsid w:val="005E7587"/>
    <w:rsid w:val="005F073E"/>
    <w:rsid w:val="005F38BB"/>
    <w:rsid w:val="005F7B0B"/>
    <w:rsid w:val="005F7E4F"/>
    <w:rsid w:val="0060154B"/>
    <w:rsid w:val="00606CBE"/>
    <w:rsid w:val="00607FF5"/>
    <w:rsid w:val="00610EE7"/>
    <w:rsid w:val="006113D7"/>
    <w:rsid w:val="006178C6"/>
    <w:rsid w:val="00620951"/>
    <w:rsid w:val="006249C5"/>
    <w:rsid w:val="00624A22"/>
    <w:rsid w:val="00624B14"/>
    <w:rsid w:val="00624CFA"/>
    <w:rsid w:val="00625BBD"/>
    <w:rsid w:val="00625E48"/>
    <w:rsid w:val="006271C8"/>
    <w:rsid w:val="00627CE3"/>
    <w:rsid w:val="006321BC"/>
    <w:rsid w:val="00636BF1"/>
    <w:rsid w:val="00643BF5"/>
    <w:rsid w:val="0064427C"/>
    <w:rsid w:val="00644811"/>
    <w:rsid w:val="00644C14"/>
    <w:rsid w:val="006470B2"/>
    <w:rsid w:val="006522BC"/>
    <w:rsid w:val="00652F2A"/>
    <w:rsid w:val="00654136"/>
    <w:rsid w:val="00656425"/>
    <w:rsid w:val="00661174"/>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D7977"/>
    <w:rsid w:val="006E0FAA"/>
    <w:rsid w:val="006E17E2"/>
    <w:rsid w:val="006E4B03"/>
    <w:rsid w:val="006E6A0F"/>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5655"/>
    <w:rsid w:val="00745678"/>
    <w:rsid w:val="00745A8F"/>
    <w:rsid w:val="00752AE0"/>
    <w:rsid w:val="00754B36"/>
    <w:rsid w:val="00762044"/>
    <w:rsid w:val="0076366F"/>
    <w:rsid w:val="00770F29"/>
    <w:rsid w:val="0077325F"/>
    <w:rsid w:val="00775947"/>
    <w:rsid w:val="007802DB"/>
    <w:rsid w:val="007817AF"/>
    <w:rsid w:val="00787413"/>
    <w:rsid w:val="007935C9"/>
    <w:rsid w:val="00794D11"/>
    <w:rsid w:val="00794E09"/>
    <w:rsid w:val="007963DE"/>
    <w:rsid w:val="007A4A6F"/>
    <w:rsid w:val="007A6E1A"/>
    <w:rsid w:val="007C25D6"/>
    <w:rsid w:val="007C38C0"/>
    <w:rsid w:val="007C601E"/>
    <w:rsid w:val="007C7628"/>
    <w:rsid w:val="007C7F72"/>
    <w:rsid w:val="007D0A09"/>
    <w:rsid w:val="007D0A83"/>
    <w:rsid w:val="007D27DF"/>
    <w:rsid w:val="007E17F7"/>
    <w:rsid w:val="007E2A7B"/>
    <w:rsid w:val="007E3F70"/>
    <w:rsid w:val="007F1001"/>
    <w:rsid w:val="007F451B"/>
    <w:rsid w:val="00801C87"/>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41F5"/>
    <w:rsid w:val="00867D75"/>
    <w:rsid w:val="00872233"/>
    <w:rsid w:val="008735F9"/>
    <w:rsid w:val="008745A5"/>
    <w:rsid w:val="00876C2D"/>
    <w:rsid w:val="00877297"/>
    <w:rsid w:val="00881698"/>
    <w:rsid w:val="00883594"/>
    <w:rsid w:val="00891B33"/>
    <w:rsid w:val="00896DDA"/>
    <w:rsid w:val="00897732"/>
    <w:rsid w:val="008A2313"/>
    <w:rsid w:val="008A3A0B"/>
    <w:rsid w:val="008B0735"/>
    <w:rsid w:val="008B2CE2"/>
    <w:rsid w:val="008B63D4"/>
    <w:rsid w:val="008C0BB8"/>
    <w:rsid w:val="008C1A4B"/>
    <w:rsid w:val="008C2C76"/>
    <w:rsid w:val="008C2FE2"/>
    <w:rsid w:val="008C588C"/>
    <w:rsid w:val="008C63F3"/>
    <w:rsid w:val="008C765C"/>
    <w:rsid w:val="008D3688"/>
    <w:rsid w:val="008D3E89"/>
    <w:rsid w:val="008D58D6"/>
    <w:rsid w:val="008D7E7F"/>
    <w:rsid w:val="008E2B6D"/>
    <w:rsid w:val="008E2D8C"/>
    <w:rsid w:val="008E59E5"/>
    <w:rsid w:val="008E65A9"/>
    <w:rsid w:val="008F278C"/>
    <w:rsid w:val="008F527A"/>
    <w:rsid w:val="00900AF1"/>
    <w:rsid w:val="009033A5"/>
    <w:rsid w:val="009043F8"/>
    <w:rsid w:val="0091283D"/>
    <w:rsid w:val="00912D80"/>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DD7"/>
    <w:rsid w:val="00A05F9C"/>
    <w:rsid w:val="00A127FB"/>
    <w:rsid w:val="00A204AA"/>
    <w:rsid w:val="00A22E6F"/>
    <w:rsid w:val="00A22E8B"/>
    <w:rsid w:val="00A32B0B"/>
    <w:rsid w:val="00A33AB1"/>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96AA0"/>
    <w:rsid w:val="00AA0711"/>
    <w:rsid w:val="00AA4E25"/>
    <w:rsid w:val="00AA50B6"/>
    <w:rsid w:val="00AA55DC"/>
    <w:rsid w:val="00AA6904"/>
    <w:rsid w:val="00AC03A5"/>
    <w:rsid w:val="00AC3AFF"/>
    <w:rsid w:val="00AC78F1"/>
    <w:rsid w:val="00AD3887"/>
    <w:rsid w:val="00AD4FB8"/>
    <w:rsid w:val="00AD7804"/>
    <w:rsid w:val="00AF6304"/>
    <w:rsid w:val="00AF6B84"/>
    <w:rsid w:val="00B003E9"/>
    <w:rsid w:val="00B00DAE"/>
    <w:rsid w:val="00B0484E"/>
    <w:rsid w:val="00B11023"/>
    <w:rsid w:val="00B17E90"/>
    <w:rsid w:val="00B32C9A"/>
    <w:rsid w:val="00B33337"/>
    <w:rsid w:val="00B363AF"/>
    <w:rsid w:val="00B455D5"/>
    <w:rsid w:val="00B4591F"/>
    <w:rsid w:val="00B47F3F"/>
    <w:rsid w:val="00B55893"/>
    <w:rsid w:val="00B63A3A"/>
    <w:rsid w:val="00B7229C"/>
    <w:rsid w:val="00B7267D"/>
    <w:rsid w:val="00B74C4A"/>
    <w:rsid w:val="00B80FCC"/>
    <w:rsid w:val="00B818BE"/>
    <w:rsid w:val="00B81E2A"/>
    <w:rsid w:val="00B83CCE"/>
    <w:rsid w:val="00B9211B"/>
    <w:rsid w:val="00B94B1F"/>
    <w:rsid w:val="00B95BC5"/>
    <w:rsid w:val="00B960C8"/>
    <w:rsid w:val="00B9617B"/>
    <w:rsid w:val="00B97A67"/>
    <w:rsid w:val="00BA2604"/>
    <w:rsid w:val="00BA337B"/>
    <w:rsid w:val="00BA57EE"/>
    <w:rsid w:val="00BB2A28"/>
    <w:rsid w:val="00BB2ABC"/>
    <w:rsid w:val="00BB6BA3"/>
    <w:rsid w:val="00BC0017"/>
    <w:rsid w:val="00BC270E"/>
    <w:rsid w:val="00BC5297"/>
    <w:rsid w:val="00BC5A9F"/>
    <w:rsid w:val="00BC6149"/>
    <w:rsid w:val="00BC7206"/>
    <w:rsid w:val="00BC727A"/>
    <w:rsid w:val="00BD086D"/>
    <w:rsid w:val="00BD0966"/>
    <w:rsid w:val="00BD27E1"/>
    <w:rsid w:val="00BE164D"/>
    <w:rsid w:val="00BE44B6"/>
    <w:rsid w:val="00BF0589"/>
    <w:rsid w:val="00BF5FA7"/>
    <w:rsid w:val="00BF6ACD"/>
    <w:rsid w:val="00C02150"/>
    <w:rsid w:val="00C02F7F"/>
    <w:rsid w:val="00C2364D"/>
    <w:rsid w:val="00C23F21"/>
    <w:rsid w:val="00C244BC"/>
    <w:rsid w:val="00C25D00"/>
    <w:rsid w:val="00C300F4"/>
    <w:rsid w:val="00C464E6"/>
    <w:rsid w:val="00C516EF"/>
    <w:rsid w:val="00C52C46"/>
    <w:rsid w:val="00C54822"/>
    <w:rsid w:val="00C553C4"/>
    <w:rsid w:val="00C64D49"/>
    <w:rsid w:val="00C667F4"/>
    <w:rsid w:val="00C67C10"/>
    <w:rsid w:val="00C727DB"/>
    <w:rsid w:val="00C73A97"/>
    <w:rsid w:val="00C7771E"/>
    <w:rsid w:val="00C80758"/>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4D90"/>
    <w:rsid w:val="00CC0A62"/>
    <w:rsid w:val="00CC28CB"/>
    <w:rsid w:val="00CC3FC1"/>
    <w:rsid w:val="00CC7C32"/>
    <w:rsid w:val="00CD1EBC"/>
    <w:rsid w:val="00CD28AB"/>
    <w:rsid w:val="00CD322A"/>
    <w:rsid w:val="00CD4C7B"/>
    <w:rsid w:val="00CE39A8"/>
    <w:rsid w:val="00D119E4"/>
    <w:rsid w:val="00D134F6"/>
    <w:rsid w:val="00D161DB"/>
    <w:rsid w:val="00D20C39"/>
    <w:rsid w:val="00D212BA"/>
    <w:rsid w:val="00D2151B"/>
    <w:rsid w:val="00D2434C"/>
    <w:rsid w:val="00D277A9"/>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4C7D"/>
    <w:rsid w:val="00E55BDB"/>
    <w:rsid w:val="00E60795"/>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C3FD3"/>
    <w:rsid w:val="00EE68F9"/>
    <w:rsid w:val="00EF54BB"/>
    <w:rsid w:val="00F02F20"/>
    <w:rsid w:val="00F05DE8"/>
    <w:rsid w:val="00F06E92"/>
    <w:rsid w:val="00F07B54"/>
    <w:rsid w:val="00F108F0"/>
    <w:rsid w:val="00F14129"/>
    <w:rsid w:val="00F16127"/>
    <w:rsid w:val="00F1753A"/>
    <w:rsid w:val="00F17EBE"/>
    <w:rsid w:val="00F21177"/>
    <w:rsid w:val="00F21F18"/>
    <w:rsid w:val="00F22C3E"/>
    <w:rsid w:val="00F25DE3"/>
    <w:rsid w:val="00F36446"/>
    <w:rsid w:val="00F365BA"/>
    <w:rsid w:val="00F3701D"/>
    <w:rsid w:val="00F40E9F"/>
    <w:rsid w:val="00F5240C"/>
    <w:rsid w:val="00F5672E"/>
    <w:rsid w:val="00F57602"/>
    <w:rsid w:val="00F64506"/>
    <w:rsid w:val="00F66817"/>
    <w:rsid w:val="00F755F2"/>
    <w:rsid w:val="00F75BC8"/>
    <w:rsid w:val="00F81623"/>
    <w:rsid w:val="00F83917"/>
    <w:rsid w:val="00F845D7"/>
    <w:rsid w:val="00F85B67"/>
    <w:rsid w:val="00F87777"/>
    <w:rsid w:val="00F938F9"/>
    <w:rsid w:val="00F94B45"/>
    <w:rsid w:val="00FA0454"/>
    <w:rsid w:val="00FB3DBD"/>
    <w:rsid w:val="00FB5A17"/>
    <w:rsid w:val="00FB723A"/>
    <w:rsid w:val="00FC0125"/>
    <w:rsid w:val="00FD127C"/>
    <w:rsid w:val="00FD3F55"/>
    <w:rsid w:val="00FE42CD"/>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47758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47758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90.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www.kbase.u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6765</Words>
  <Characters>3856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45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2</cp:revision>
  <cp:lastPrinted>2015-10-25T20:26:00Z</cp:lastPrinted>
  <dcterms:created xsi:type="dcterms:W3CDTF">2016-01-15T02:10:00Z</dcterms:created>
  <dcterms:modified xsi:type="dcterms:W3CDTF">2016-01-15T02:10:00Z</dcterms:modified>
</cp:coreProperties>
</file>